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proofErr w:type="gramStart"/>
      <w:r w:rsidR="008C47DE">
        <w:rPr>
          <w:rFonts w:ascii="Times New Roman" w:hAnsi="Times New Roman"/>
        </w:rPr>
        <w:t>Other</w:t>
      </w:r>
      <w:proofErr w:type="gramEnd"/>
      <w:r w:rsidR="008C47DE">
        <w:rPr>
          <w:rFonts w:ascii="Times New Roman" w:hAnsi="Times New Roman"/>
        </w:rPr>
        <w:t xml:space="preserve">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0941F228"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0089044B">
        <w:rPr>
          <w:rFonts w:ascii="Times New Roman" w:hAnsi="Times New Roman" w:cs="Times New Roman"/>
        </w:rPr>
        <w:t>Illilouette</w:t>
      </w:r>
      <w:proofErr w:type="spellEnd"/>
      <w:r w:rsidR="0089044B">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w:t>
      </w:r>
      <w:proofErr w:type="spellStart"/>
      <w:r w:rsidR="0065308B">
        <w:rPr>
          <w:rFonts w:ascii="Times New Roman" w:hAnsi="Times New Roman" w:cs="Times New Roman"/>
        </w:rPr>
        <w:t>shrubland</w:t>
      </w:r>
      <w:proofErr w:type="spellEnd"/>
      <w:r w:rsidR="0065308B">
        <w:rPr>
          <w:rFonts w:ascii="Times New Roman" w:hAnsi="Times New Roman" w:cs="Times New Roman"/>
        </w:rPr>
        <w:t xml:space="preserve">,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788B1B07" w14:textId="14D59DA3" w:rsidR="009A3EB7" w:rsidRDefault="005D0DF4" w:rsidP="00140558">
      <w:pPr>
        <w:spacing w:line="480" w:lineRule="auto"/>
        <w:rPr>
          <w:rFonts w:ascii="Times New Roman" w:hAnsi="Times New Roman"/>
          <w:rPrChange w:id="4" w:author="Gabrielle" w:date="2019-01-07T09:30:00Z">
            <w:rPr>
              <w:rFonts w:ascii="Times New Roman" w:hAnsi="Times New Roman" w:cs="Times New Roman"/>
              <w:color w:val="000000" w:themeColor="text1"/>
            </w:rPr>
          </w:rPrChange>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del w:id="5" w:author="Katya" w:date="2019-01-07T09:30:00Z">
        <w:r w:rsidR="008D3D58">
          <w:rPr>
            <w:rFonts w:ascii="Times New Roman" w:hAnsi="Times New Roman" w:cs="Times New Roman"/>
          </w:rPr>
          <w:delText xml:space="preserve">  </w:delText>
        </w:r>
      </w:del>
      <w:r w:rsidR="008D3D58">
        <w:rPr>
          <w:rFonts w:ascii="Times New Roman" w:hAnsi="Times New Roman" w:cs="Times New Roman"/>
        </w:rPr>
        <w:t>,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del w:id="6" w:author="Katya" w:date="2019-01-07T09:30:00Z">
        <w:r w:rsidR="00F42D58">
          <w:rPr>
            <w:rFonts w:ascii="Times New Roman" w:hAnsi="Times New Roman" w:cs="Times New Roman"/>
            <w:color w:val="215868" w:themeColor="accent5" w:themeShade="80"/>
          </w:rPr>
          <w:delText>X</w:delText>
        </w:r>
      </w:del>
      <w:ins w:id="7" w:author="Katya" w:date="2019-01-07T09:30:00Z">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ins>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del w:id="8" w:author="Katya" w:date="2019-01-07T09:30:00Z">
        <w:r w:rsidR="00F42D58">
          <w:rPr>
            <w:rFonts w:ascii="Times New Roman" w:hAnsi="Times New Roman" w:cs="Times New Roman"/>
            <w:color w:val="215868" w:themeColor="accent5" w:themeShade="80"/>
          </w:rPr>
          <w:delText>X</w:delText>
        </w:r>
      </w:del>
      <w:ins w:id="9" w:author="Katya" w:date="2019-01-07T09:30:00Z">
        <w:r w:rsidR="00A81ACD">
          <w:rPr>
            <w:rFonts w:ascii="Times New Roman" w:hAnsi="Times New Roman" w:cs="Times New Roman"/>
            <w:color w:val="000000" w:themeColor="text1"/>
          </w:rPr>
          <w:t>2,400</w:t>
        </w:r>
      </w:ins>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del w:id="10" w:author="Katya" w:date="2019-01-07T09:30:00Z">
        <w:r w:rsidR="00796F1C">
          <w:rPr>
            <w:rFonts w:ascii="Times New Roman" w:hAnsi="Times New Roman" w:cs="Times New Roman"/>
            <w:color w:val="215868" w:themeColor="accent5" w:themeShade="80"/>
          </w:rPr>
          <w:delText>1060</w:delText>
        </w:r>
        <w:r w:rsidR="00E93832" w:rsidRPr="00F42D58">
          <w:rPr>
            <w:rFonts w:ascii="Times New Roman" w:hAnsi="Times New Roman" w:cs="Times New Roman"/>
            <w:color w:val="215868" w:themeColor="accent5" w:themeShade="80"/>
          </w:rPr>
          <w:delText xml:space="preserve"> </w:delText>
        </w:r>
      </w:del>
      <w:commentRangeStart w:id="11"/>
      <w:ins w:id="12" w:author="Katya" w:date="2019-01-07T09:30:00Z">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11"/>
        <w:r w:rsidR="003B7241">
          <w:rPr>
            <w:rStyle w:val="CommentReference"/>
          </w:rPr>
          <w:commentReference w:id="11"/>
        </w:r>
      </w:ins>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del w:id="13" w:author="Katya" w:date="2019-01-07T09:30:00Z">
        <w:r w:rsidR="00796F1C">
          <w:rPr>
            <w:rFonts w:ascii="Times New Roman" w:hAnsi="Times New Roman" w:cs="Times New Roman"/>
            <w:color w:val="215868" w:themeColor="accent5" w:themeShade="80"/>
          </w:rPr>
          <w:delText>660</w:delText>
        </w:r>
        <w:r w:rsidR="00E93832" w:rsidRPr="00F42D58">
          <w:rPr>
            <w:rFonts w:ascii="Times New Roman" w:hAnsi="Times New Roman" w:cs="Times New Roman"/>
            <w:color w:val="215868" w:themeColor="accent5" w:themeShade="80"/>
          </w:rPr>
          <w:delText xml:space="preserve"> </w:delText>
        </w:r>
      </w:del>
      <w:commentRangeStart w:id="14"/>
      <w:ins w:id="15" w:author="Katya" w:date="2019-01-07T09:30:00Z">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14"/>
        <w:r w:rsidR="003B7241">
          <w:rPr>
            <w:rStyle w:val="CommentReference"/>
          </w:rPr>
          <w:commentReference w:id="14"/>
        </w:r>
      </w:ins>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del w:id="16" w:author="Katya" w:date="2019-01-07T09:30:00Z">
        <w:r w:rsidR="00796F1C">
          <w:rPr>
            <w:rFonts w:ascii="Times New Roman" w:hAnsi="Times New Roman" w:cs="Times New Roman"/>
            <w:color w:val="215868" w:themeColor="accent5" w:themeShade="80"/>
          </w:rPr>
          <w:delText>540</w:delText>
        </w:r>
      </w:del>
      <w:ins w:id="17" w:author="Katya" w:date="2019-01-07T09:30:00Z">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ins>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del w:id="18" w:author="Katya" w:date="2019-01-07T09:30:00Z">
        <w:r w:rsidR="00796F1C">
          <w:rPr>
            <w:rFonts w:ascii="Times New Roman" w:hAnsi="Times New Roman" w:cs="Times New Roman"/>
            <w:color w:val="215868" w:themeColor="accent5" w:themeShade="80"/>
          </w:rPr>
          <w:delText>430</w:delText>
        </w:r>
      </w:del>
      <w:ins w:id="19" w:author="Katya" w:date="2019-01-07T09:30:00Z">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ins>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20"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41F394D0"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w:t>
      </w:r>
      <w:proofErr w:type="spellStart"/>
      <w:r>
        <w:rPr>
          <w:rFonts w:ascii="Times New Roman" w:hAnsi="Times New Roman" w:cs="Times New Roman"/>
        </w:rPr>
        <w:t>shrublands</w:t>
      </w:r>
      <w:proofErr w:type="spellEnd"/>
      <w:r>
        <w:rPr>
          <w:rFonts w:ascii="Times New Roman" w:hAnsi="Times New Roman" w:cs="Times New Roman"/>
        </w:rPr>
        <w:t xml:space="preserve">,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w:t>
      </w:r>
      <w:proofErr w:type="spellStart"/>
      <w:r>
        <w:rPr>
          <w:rFonts w:ascii="Times New Roman" w:hAnsi="Times New Roman" w:cs="Times New Roman"/>
        </w:rPr>
        <w:t>orthorectified</w:t>
      </w:r>
      <w:proofErr w:type="spellEnd"/>
      <w:r>
        <w:rPr>
          <w:rFonts w:ascii="Times New Roman" w:hAnsi="Times New Roman" w:cs="Times New Roman"/>
        </w:rPr>
        <w:t xml:space="preserve">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8A0D6D1"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21"/>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21"/>
      <w:r>
        <w:rPr>
          <w:rStyle w:val="CommentReference"/>
        </w:rPr>
        <w:commentReference w:id="21"/>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t>
      </w:r>
      <w:proofErr w:type="spellStart"/>
      <w:r w:rsidR="00C66BF3">
        <w:rPr>
          <w:rFonts w:ascii="Times New Roman" w:hAnsi="Times New Roman" w:cs="Times New Roman"/>
        </w:rPr>
        <w:t>Wallen</w:t>
      </w:r>
      <w:proofErr w:type="spellEnd"/>
      <w:r w:rsidR="00C66BF3">
        <w:rPr>
          <w:rFonts w:ascii="Times New Roman" w:hAnsi="Times New Roman" w:cs="Times New Roman"/>
        </w:rPr>
        <w:t xml:space="preserve">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22"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23"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24"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25"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26"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27"/>
      <w:r w:rsidR="00C66BF3">
        <w:rPr>
          <w:rFonts w:ascii="Times New Roman" w:hAnsi="Times New Roman" w:cs="Times New Roman"/>
        </w:rPr>
        <w:t>.</w:t>
      </w:r>
      <w:ins w:id="28" w:author="Sally Thompson" w:date="2018-10-25T12:14:00Z">
        <w:r w:rsidR="005D0DF4" w:rsidDel="005D0DF4">
          <w:rPr>
            <w:rFonts w:ascii="Times New Roman" w:hAnsi="Times New Roman" w:cs="Times New Roman"/>
          </w:rPr>
          <w:t xml:space="preserve"> </w:t>
        </w:r>
      </w:ins>
      <w:del w:id="29" w:author="Sally Thompson" w:date="2018-10-25T12:14:00Z">
        <w:r w:rsidR="00C66BF3" w:rsidDel="005D0DF4">
          <w:rPr>
            <w:rFonts w:ascii="Times New Roman" w:hAnsi="Times New Roman" w:cs="Times New Roman"/>
          </w:rPr>
          <w:delText>2</w:delText>
        </w:r>
      </w:del>
      <w:commentRangeEnd w:id="27"/>
      <w:r w:rsidR="005D0DF4">
        <w:rPr>
          <w:rStyle w:val="CommentReference"/>
        </w:rPr>
        <w:commentReference w:id="27"/>
      </w:r>
      <w:r w:rsidR="00C66BF3">
        <w:rPr>
          <w:rFonts w:ascii="Times New Roman" w:hAnsi="Times New Roman" w:cs="Times New Roman"/>
        </w:rPr>
        <w:t xml:space="preserve"> </w:t>
      </w:r>
      <w:proofErr w:type="gramStart"/>
      <w:r w:rsidR="00C66BF3">
        <w:rPr>
          <w:rFonts w:ascii="Times New Roman" w:hAnsi="Times New Roman" w:cs="Times New Roman"/>
        </w:rPr>
        <w:t>m</w:t>
      </w:r>
      <w:proofErr w:type="gramEnd"/>
      <w:r w:rsidR="00C66BF3">
        <w:rPr>
          <w:rFonts w:ascii="Times New Roman" w:hAnsi="Times New Roman" w:cs="Times New Roman"/>
        </w:rPr>
        <w:t xml:space="preserve"> spacing between them, from an anchor point and a given transect azimuth that was described in the field notes. </w:t>
      </w:r>
      <w:del w:id="30" w:author="Sally Thompson" w:date="2018-10-25T12:14:00Z">
        <w:r w:rsidR="00C66BF3" w:rsidDel="005D0DF4">
          <w:rPr>
            <w:rFonts w:ascii="Times New Roman" w:hAnsi="Times New Roman" w:cs="Times New Roman"/>
          </w:rPr>
          <w:delText>A UC Berkeley field crew</w:delText>
        </w:r>
      </w:del>
      <w:ins w:id="31"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w:t>
      </w:r>
      <w:r>
        <w:rPr>
          <w:rFonts w:ascii="Times New Roman" w:hAnsi="Times New Roman" w:cs="Times New Roman"/>
        </w:rPr>
        <w:lastRenderedPageBreak/>
        <w:t xml:space="preserve">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32"/>
      <w:r>
        <w:rPr>
          <w:rFonts w:ascii="Times New Roman" w:hAnsi="Times New Roman" w:cs="Times New Roman"/>
        </w:rPr>
        <w:t>.</w:t>
      </w:r>
      <w:commentRangeEnd w:id="32"/>
      <w:r w:rsidR="00014A60">
        <w:rPr>
          <w:rStyle w:val="CommentReference"/>
        </w:rPr>
        <w:commentReference w:id="32"/>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ins w:id="33" w:author="Gabrielle" w:date="2019-01-07T09:30:00Z">
        <w:r w:rsidR="00B535DA">
          <w:rPr>
            <w:rFonts w:ascii="Times New Roman" w:hAnsi="Times New Roman" w:cs="Times New Roman"/>
          </w:rPr>
          <w:t xml:space="preserve">and/or Gabrielle </w:t>
        </w:r>
      </w:ins>
      <w:r w:rsidR="001C519A">
        <w:rPr>
          <w:rFonts w:ascii="Times New Roman" w:hAnsi="Times New Roman" w:cs="Times New Roman"/>
        </w:rPr>
        <w:t>will elaborate).</w:t>
      </w:r>
    </w:p>
    <w:p w14:paraId="1517F411" w14:textId="3770F63D"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34"/>
      <w:commentRangeStart w:id="35"/>
      <w:r w:rsidR="00ED55B1" w:rsidRPr="00F42D58">
        <w:rPr>
          <w:rFonts w:ascii="Times New Roman" w:hAnsi="Times New Roman" w:cs="Times New Roman"/>
          <w:color w:val="215868" w:themeColor="accent5" w:themeShade="80"/>
        </w:rPr>
        <w:t xml:space="preserve">se </w:t>
      </w:r>
      <w:commentRangeEnd w:id="34"/>
      <w:r w:rsidR="00ED55B1" w:rsidRPr="00F42D58">
        <w:rPr>
          <w:rStyle w:val="CommentReference"/>
          <w:color w:val="215868" w:themeColor="accent5" w:themeShade="80"/>
        </w:rPr>
        <w:commentReference w:id="34"/>
      </w:r>
      <w:commentRangeEnd w:id="35"/>
      <w:r w:rsidR="00B24143">
        <w:rPr>
          <w:rStyle w:val="CommentReference"/>
        </w:rPr>
        <w:commentReference w:id="35"/>
      </w:r>
      <w:r w:rsidR="00ED55B1" w:rsidRPr="00F42D58">
        <w:rPr>
          <w:rFonts w:ascii="Times New Roman" w:hAnsi="Times New Roman" w:cs="Times New Roman"/>
          <w:color w:val="215868" w:themeColor="accent5" w:themeShade="80"/>
        </w:rPr>
        <w:t xml:space="preserve">meadow, </w:t>
      </w:r>
      <w:commentRangeStart w:id="36"/>
      <w:del w:id="37" w:author="Katya" w:date="2019-01-07T09:30:00Z">
        <w:r w:rsidR="00ED55B1" w:rsidRPr="00F42D58">
          <w:rPr>
            <w:rFonts w:ascii="Times New Roman" w:hAnsi="Times New Roman" w:cs="Times New Roman"/>
            <w:color w:val="215868" w:themeColor="accent5" w:themeShade="80"/>
          </w:rPr>
          <w:delText>shrubs</w:delText>
        </w:r>
        <w:commentRangeEnd w:id="36"/>
        <w:r w:rsidR="00B24143">
          <w:rPr>
            <w:rStyle w:val="CommentReference"/>
          </w:rPr>
          <w:commentReference w:id="36"/>
        </w:r>
      </w:del>
      <w:ins w:id="38" w:author="Katya" w:date="2019-01-07T09:30:00Z">
        <w:r w:rsidR="00A62837">
          <w:rPr>
            <w:rFonts w:ascii="Times New Roman" w:hAnsi="Times New Roman" w:cs="Times New Roman"/>
            <w:color w:val="215868" w:themeColor="accent5" w:themeShade="80"/>
          </w:rPr>
          <w:t>shrub/</w:t>
        </w:r>
        <w:r w:rsidR="00CD201C">
          <w:rPr>
            <w:rFonts w:ascii="Times New Roman" w:hAnsi="Times New Roman" w:cs="Times New Roman"/>
            <w:color w:val="215868" w:themeColor="accent5" w:themeShade="80"/>
          </w:rPr>
          <w:t xml:space="preserve">conifer </w:t>
        </w:r>
        <w:r w:rsidR="00A62837">
          <w:rPr>
            <w:rFonts w:ascii="Times New Roman" w:hAnsi="Times New Roman" w:cs="Times New Roman"/>
            <w:color w:val="215868" w:themeColor="accent5" w:themeShade="80"/>
          </w:rPr>
          <w:t>regeneration</w:t>
        </w:r>
      </w:ins>
      <w:r w:rsidR="00ED55B1" w:rsidRPr="00F42D58">
        <w:rPr>
          <w:rFonts w:ascii="Times New Roman" w:hAnsi="Times New Roman" w:cs="Times New Roman"/>
          <w:color w:val="215868" w:themeColor="accent5" w:themeShade="80"/>
        </w:rPr>
        <w:t xml:space="preserve">, and </w:t>
      </w:r>
      <w:ins w:id="39" w:author="Katya" w:date="2019-01-07T09:30:00Z">
        <w:r w:rsidR="005E596B">
          <w:rPr>
            <w:rFonts w:ascii="Times New Roman" w:hAnsi="Times New Roman" w:cs="Times New Roman"/>
            <w:color w:val="215868" w:themeColor="accent5" w:themeShade="80"/>
          </w:rPr>
          <w:t xml:space="preserve">mature </w:t>
        </w:r>
      </w:ins>
      <w:r w:rsidR="00ED55B1" w:rsidRPr="00F42D58">
        <w:rPr>
          <w:rFonts w:ascii="Times New Roman" w:hAnsi="Times New Roman" w:cs="Times New Roman"/>
          <w:color w:val="215868" w:themeColor="accent5" w:themeShade="80"/>
        </w:rPr>
        <w:t>mixed conifer vegetation types.</w:t>
      </w:r>
      <w:r w:rsidR="00553B8E" w:rsidRPr="00F42D58">
        <w:rPr>
          <w:rFonts w:ascii="Times New Roman" w:hAnsi="Times New Roman" w:cs="Times New Roman"/>
          <w:color w:val="215868" w:themeColor="accent5" w:themeShade="80"/>
        </w:rPr>
        <w:t xml:space="preserve"> </w:t>
      </w:r>
      <w:ins w:id="40" w:author="Gabrielle Boisrame" w:date="2019-01-07T16:25:00Z">
        <w:r w:rsidR="00333F20">
          <w:rPr>
            <w:rFonts w:ascii="Times New Roman" w:hAnsi="Times New Roman" w:cs="Times New Roman"/>
            <w:color w:val="215868" w:themeColor="accent5" w:themeShade="80"/>
          </w:rPr>
          <w:t>All three weather stations are located within</w:t>
        </w:r>
      </w:ins>
      <w:ins w:id="41" w:author="Gabrielle Boisrame" w:date="2019-01-07T16:28:00Z">
        <w:r w:rsidR="00333F20">
          <w:rPr>
            <w:rFonts w:ascii="Times New Roman" w:hAnsi="Times New Roman" w:cs="Times New Roman"/>
            <w:color w:val="215868" w:themeColor="accent5" w:themeShade="80"/>
          </w:rPr>
          <w:t xml:space="preserve"> 250m of each other, and were burned in </w:t>
        </w:r>
      </w:ins>
      <w:ins w:id="42" w:author="Gabrielle Boisrame" w:date="2019-01-07T16:25:00Z">
        <w:r w:rsidR="00333F20">
          <w:rPr>
            <w:rFonts w:ascii="Times New Roman" w:hAnsi="Times New Roman" w:cs="Times New Roman"/>
            <w:color w:val="215868" w:themeColor="accent5" w:themeShade="80"/>
          </w:rPr>
          <w:t>the Williams fire in 2003 (</w:t>
        </w:r>
        <w:r w:rsidR="00333F20" w:rsidRPr="00333F20">
          <w:rPr>
            <w:rFonts w:ascii="Times New Roman" w:hAnsi="Times New Roman" w:cs="Times New Roman"/>
            <w:color w:val="FF0000"/>
            <w:rPrChange w:id="43" w:author="Gabrielle Boisrame" w:date="2019-01-07T16:29:00Z">
              <w:rPr>
                <w:rFonts w:ascii="Times New Roman" w:hAnsi="Times New Roman" w:cs="Times New Roman"/>
                <w:color w:val="215868" w:themeColor="accent5" w:themeShade="80"/>
              </w:rPr>
            </w:rPrChange>
          </w:rPr>
          <w:t>CITE Fire Map Data</w:t>
        </w:r>
        <w:r w:rsidR="00333F20">
          <w:rPr>
            <w:rFonts w:ascii="Times New Roman" w:hAnsi="Times New Roman" w:cs="Times New Roman"/>
            <w:color w:val="215868" w:themeColor="accent5" w:themeShade="80"/>
          </w:rPr>
          <w:t>). No other fires have been recorded</w:t>
        </w:r>
      </w:ins>
      <w:ins w:id="44" w:author="Gabrielle Boisrame" w:date="2019-01-07T16:26:00Z">
        <w:r w:rsidR="00333F20">
          <w:rPr>
            <w:rFonts w:ascii="Times New Roman" w:hAnsi="Times New Roman" w:cs="Times New Roman"/>
            <w:color w:val="215868" w:themeColor="accent5" w:themeShade="80"/>
          </w:rPr>
          <w:t xml:space="preserve"> for the weather station sites.</w:t>
        </w:r>
      </w:ins>
      <w:ins w:id="45" w:author="Gabrielle Boisrame" w:date="2019-01-07T16:25:00Z">
        <w:r w:rsidR="00333F20">
          <w:rPr>
            <w:rFonts w:ascii="Times New Roman" w:hAnsi="Times New Roman" w:cs="Times New Roman"/>
            <w:color w:val="215868" w:themeColor="accent5" w:themeShade="80"/>
          </w:rPr>
          <w:t xml:space="preserve"> </w:t>
        </w:r>
      </w:ins>
      <w:ins w:id="46" w:author="Katya" w:date="2019-01-07T09:30:00Z">
        <w:r w:rsidR="00A62837">
          <w:rPr>
            <w:rFonts w:ascii="Times New Roman" w:hAnsi="Times New Roman" w:cs="Times New Roman"/>
            <w:color w:val="215868" w:themeColor="accent5" w:themeShade="80"/>
          </w:rPr>
          <w:t xml:space="preserve">Dense meadow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w:t>
        </w:r>
        <w:r w:rsidR="005E596B">
          <w:rPr>
            <w:rFonts w:ascii="Times New Roman" w:hAnsi="Times New Roman" w:cs="Times New Roman"/>
            <w:color w:val="215868" w:themeColor="accent5" w:themeShade="80"/>
          </w:rPr>
          <w:t>by</w:t>
        </w:r>
        <w:r w:rsidR="00A62837">
          <w:rPr>
            <w:rFonts w:ascii="Times New Roman" w:hAnsi="Times New Roman" w:cs="Times New Roman"/>
            <w:color w:val="215868" w:themeColor="accent5" w:themeShade="80"/>
          </w:rPr>
          <w:t xml:space="preserve"> </w:t>
        </w:r>
        <w:r w:rsidR="008C2C14">
          <w:rPr>
            <w:rFonts w:ascii="Times New Roman" w:hAnsi="Times New Roman" w:cs="Times New Roman"/>
            <w:color w:val="215868" w:themeColor="accent5" w:themeShade="80"/>
          </w:rPr>
          <w:t xml:space="preserve">high </w:t>
        </w:r>
        <w:r w:rsidR="00A62837">
          <w:rPr>
            <w:rFonts w:ascii="Times New Roman" w:hAnsi="Times New Roman" w:cs="Times New Roman"/>
            <w:color w:val="215868" w:themeColor="accent5" w:themeShade="80"/>
          </w:rPr>
          <w:t>soil moisture</w:t>
        </w:r>
        <w:r w:rsidR="005E596B">
          <w:rPr>
            <w:rFonts w:ascii="Times New Roman" w:hAnsi="Times New Roman" w:cs="Times New Roman"/>
            <w:color w:val="215868" w:themeColor="accent5" w:themeShade="80"/>
          </w:rPr>
          <w:t xml:space="preserve"> content</w:t>
        </w:r>
        <w:r w:rsidR="00A62837">
          <w:rPr>
            <w:rFonts w:ascii="Times New Roman" w:hAnsi="Times New Roman" w:cs="Times New Roman"/>
            <w:color w:val="215868" w:themeColor="accent5" w:themeShade="80"/>
          </w:rPr>
          <w:t xml:space="preserve">, grass cover, some conifer regeneration, but no </w:t>
        </w:r>
        <w:proofErr w:type="spellStart"/>
        <w:r w:rsidR="00A62837">
          <w:rPr>
            <w:rFonts w:ascii="Times New Roman" w:hAnsi="Times New Roman" w:cs="Times New Roman"/>
            <w:color w:val="215868" w:themeColor="accent5" w:themeShade="80"/>
          </w:rPr>
          <w:t>overstory</w:t>
        </w:r>
        <w:proofErr w:type="spellEnd"/>
        <w:r w:rsidR="00A62837">
          <w:rPr>
            <w:rFonts w:ascii="Times New Roman" w:hAnsi="Times New Roman" w:cs="Times New Roman"/>
            <w:color w:val="215868" w:themeColor="accent5" w:themeShade="80"/>
          </w:rPr>
          <w:t xml:space="preserve"> above the weather station. Dense meadow site has burned at high severity in </w:t>
        </w:r>
        <w:del w:id="47" w:author="Gabrielle Boisrame" w:date="2019-01-07T16:24:00Z">
          <w:r w:rsidR="00A62837" w:rsidDel="00333F20">
            <w:rPr>
              <w:rFonts w:ascii="Times New Roman" w:hAnsi="Times New Roman" w:cs="Times New Roman"/>
              <w:color w:val="215868" w:themeColor="accent5" w:themeShade="80"/>
            </w:rPr>
            <w:delText>XXXX</w:delText>
          </w:r>
        </w:del>
      </w:ins>
      <w:ins w:id="48" w:author="Gabrielle Boisrame" w:date="2019-01-07T16:24:00Z">
        <w:r w:rsidR="00333F20">
          <w:rPr>
            <w:rFonts w:ascii="Times New Roman" w:hAnsi="Times New Roman" w:cs="Times New Roman"/>
            <w:color w:val="215868" w:themeColor="accent5" w:themeShade="80"/>
          </w:rPr>
          <w:t>2003</w:t>
        </w:r>
      </w:ins>
      <w:ins w:id="49" w:author="Gabrielle Boisrame" w:date="2019-01-07T16:34:00Z">
        <w:r w:rsidR="00BE1E30">
          <w:rPr>
            <w:rFonts w:ascii="Times New Roman" w:hAnsi="Times New Roman" w:cs="Times New Roman"/>
            <w:color w:val="215868" w:themeColor="accent5" w:themeShade="80"/>
          </w:rPr>
          <w:t xml:space="preserve"> (</w:t>
        </w:r>
      </w:ins>
      <w:ins w:id="50" w:author="Gabrielle Boisrame" w:date="2019-01-07T16:36:00Z">
        <w:r w:rsidR="00BE1E30">
          <w:rPr>
            <w:rFonts w:ascii="Times New Roman" w:hAnsi="Times New Roman" w:cs="Times New Roman"/>
            <w:color w:val="215868" w:themeColor="accent5" w:themeShade="80"/>
          </w:rPr>
          <w:t xml:space="preserve">this severity characterization is </w:t>
        </w:r>
      </w:ins>
      <w:ins w:id="51" w:author="Gabrielle Boisrame" w:date="2019-01-07T16:34:00Z">
        <w:r w:rsidR="00BE1E30">
          <w:rPr>
            <w:rFonts w:ascii="Times New Roman" w:hAnsi="Times New Roman" w:cs="Times New Roman"/>
            <w:color w:val="215868" w:themeColor="accent5" w:themeShade="80"/>
          </w:rPr>
          <w:t>based on a visual assessment of burned stumps</w:t>
        </w:r>
      </w:ins>
      <w:ins w:id="52" w:author="Gabrielle Boisrame" w:date="2019-01-07T16:43:00Z">
        <w:r w:rsidR="00BE1E30">
          <w:rPr>
            <w:rFonts w:ascii="Times New Roman" w:hAnsi="Times New Roman" w:cs="Times New Roman"/>
            <w:color w:val="215868" w:themeColor="accent5" w:themeShade="80"/>
          </w:rPr>
          <w:t xml:space="preserve"> and aerial imagery showing removal of forest cover</w:t>
        </w:r>
      </w:ins>
      <w:ins w:id="53" w:author="Gabrielle Boisrame" w:date="2019-01-07T16:34:00Z">
        <w:r w:rsidR="00BE1E30">
          <w:rPr>
            <w:rFonts w:ascii="Times New Roman" w:hAnsi="Times New Roman" w:cs="Times New Roman"/>
            <w:color w:val="215868" w:themeColor="accent5" w:themeShade="80"/>
          </w:rPr>
          <w:t xml:space="preserve">; fire severity data showed this as </w:t>
        </w:r>
      </w:ins>
      <w:ins w:id="54" w:author="Gabrielle Boisrame" w:date="2019-01-07T16:35:00Z">
        <w:r w:rsidR="00BE1E30">
          <w:rPr>
            <w:rFonts w:ascii="Times New Roman" w:hAnsi="Times New Roman" w:cs="Times New Roman"/>
            <w:color w:val="215868" w:themeColor="accent5" w:themeShade="80"/>
          </w:rPr>
          <w:t>moderate</w:t>
        </w:r>
      </w:ins>
      <w:ins w:id="55" w:author="Gabrielle Boisrame" w:date="2019-01-07T16:34:00Z">
        <w:r w:rsidR="00BE1E30">
          <w:rPr>
            <w:rFonts w:ascii="Times New Roman" w:hAnsi="Times New Roman" w:cs="Times New Roman"/>
            <w:color w:val="215868" w:themeColor="accent5" w:themeShade="80"/>
          </w:rPr>
          <w:t xml:space="preserve"> </w:t>
        </w:r>
      </w:ins>
      <w:ins w:id="56" w:author="Gabrielle Boisrame" w:date="2019-01-07T16:35:00Z">
        <w:r w:rsidR="00BE1E30">
          <w:rPr>
            <w:rFonts w:ascii="Times New Roman" w:hAnsi="Times New Roman" w:cs="Times New Roman"/>
            <w:color w:val="215868" w:themeColor="accent5" w:themeShade="80"/>
          </w:rPr>
          <w:t xml:space="preserve">severity; </w:t>
        </w:r>
        <w:r w:rsidR="00BE1E30" w:rsidRPr="00BE1E30">
          <w:rPr>
            <w:rFonts w:ascii="Times New Roman" w:hAnsi="Times New Roman" w:cs="Times New Roman"/>
            <w:color w:val="FF0000"/>
            <w:rPrChange w:id="57" w:author="Gabrielle Boisrame" w:date="2019-01-07T16:35:00Z">
              <w:rPr>
                <w:rFonts w:ascii="Times New Roman" w:hAnsi="Times New Roman" w:cs="Times New Roman"/>
                <w:color w:val="215868" w:themeColor="accent5" w:themeShade="80"/>
              </w:rPr>
            </w:rPrChange>
          </w:rPr>
          <w:t xml:space="preserve">CITE Jens’ fire severity </w:t>
        </w:r>
      </w:ins>
      <w:ins w:id="58" w:author="Gabrielle Boisrame" w:date="2019-01-07T16:46:00Z">
        <w:r w:rsidR="001F2741">
          <w:rPr>
            <w:rFonts w:ascii="Times New Roman" w:hAnsi="Times New Roman" w:cs="Times New Roman"/>
            <w:color w:val="FF0000"/>
          </w:rPr>
          <w:t>maps</w:t>
        </w:r>
      </w:ins>
      <w:ins w:id="59" w:author="Gabrielle Boisrame" w:date="2019-01-07T16:35:00Z">
        <w:r w:rsidR="00BE1E30">
          <w:rPr>
            <w:rFonts w:ascii="Times New Roman" w:hAnsi="Times New Roman" w:cs="Times New Roman"/>
            <w:color w:val="215868" w:themeColor="accent5" w:themeShade="80"/>
          </w:rPr>
          <w:t>)</w:t>
        </w:r>
      </w:ins>
      <w:ins w:id="60" w:author="Katya" w:date="2019-01-07T09:30:00Z">
        <w:r w:rsidR="00A62837">
          <w:rPr>
            <w:rFonts w:ascii="Times New Roman" w:hAnsi="Times New Roman" w:cs="Times New Roman"/>
            <w:color w:val="215868" w:themeColor="accent5" w:themeShade="80"/>
          </w:rPr>
          <w:t xml:space="preserve">. </w:t>
        </w:r>
        <w:del w:id="61" w:author="Gabrielle Boisrame" w:date="2019-01-07T16:26:00Z">
          <w:r w:rsidR="00A62837" w:rsidDel="00333F20">
            <w:rPr>
              <w:rFonts w:ascii="Times New Roman" w:hAnsi="Times New Roman" w:cs="Times New Roman"/>
              <w:color w:val="215868" w:themeColor="accent5" w:themeShade="80"/>
            </w:rPr>
            <w:delText xml:space="preserve">Between XXXX and XXXX, it burned X times. </w:delText>
          </w:r>
        </w:del>
        <w:r w:rsidR="00A62837">
          <w:rPr>
            <w:rFonts w:ascii="Times New Roman" w:hAnsi="Times New Roman" w:cs="Times New Roman"/>
            <w:color w:val="215868" w:themeColor="accent5" w:themeShade="80"/>
          </w:rPr>
          <w:t xml:space="preserve">Shrub/conifer regeneration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by </w:t>
        </w:r>
        <w:r w:rsidR="00643F97">
          <w:rPr>
            <w:rFonts w:ascii="Times New Roman" w:hAnsi="Times New Roman" w:cs="Times New Roman"/>
            <w:color w:val="215868" w:themeColor="accent5" w:themeShade="80"/>
          </w:rPr>
          <w:t>drier soils, white</w:t>
        </w:r>
        <w:del w:id="62" w:author="Gabrielle Boisrame" w:date="2019-01-07T16:46:00Z">
          <w:r w:rsidR="00643F97" w:rsidDel="001F2741">
            <w:rPr>
              <w:rFonts w:ascii="Times New Roman" w:hAnsi="Times New Roman" w:cs="Times New Roman"/>
              <w:color w:val="215868" w:themeColor="accent5" w:themeShade="80"/>
            </w:rPr>
            <w:delText xml:space="preserve"> thorn</w:delText>
          </w:r>
        </w:del>
      </w:ins>
      <w:ins w:id="63" w:author="Gabrielle Boisrame" w:date="2019-01-07T16:46:00Z">
        <w:r w:rsidR="001F2741">
          <w:rPr>
            <w:rFonts w:ascii="Times New Roman" w:hAnsi="Times New Roman" w:cs="Times New Roman"/>
            <w:color w:val="215868" w:themeColor="accent5" w:themeShade="80"/>
          </w:rPr>
          <w:t>thorn ceanothus</w:t>
        </w:r>
      </w:ins>
      <w:bookmarkStart w:id="64" w:name="_GoBack"/>
      <w:bookmarkEnd w:id="64"/>
      <w:ins w:id="65" w:author="Katya" w:date="2019-01-07T09:30:00Z">
        <w:r w:rsidR="00643F97">
          <w:rPr>
            <w:rFonts w:ascii="Times New Roman" w:hAnsi="Times New Roman" w:cs="Times New Roman"/>
            <w:color w:val="215868" w:themeColor="accent5" w:themeShade="80"/>
          </w:rPr>
          <w:t xml:space="preserve"> growth with some grasses, </w:t>
        </w:r>
        <w:r w:rsidR="008C2C14">
          <w:rPr>
            <w:rFonts w:ascii="Times New Roman" w:hAnsi="Times New Roman" w:cs="Times New Roman"/>
            <w:color w:val="215868" w:themeColor="accent5" w:themeShade="80"/>
          </w:rPr>
          <w:t>some conifer regeneration, and no</w:t>
        </w:r>
        <w:r w:rsidR="00643F97">
          <w:rPr>
            <w:rFonts w:ascii="Times New Roman" w:hAnsi="Times New Roman" w:cs="Times New Roman"/>
            <w:color w:val="215868" w:themeColor="accent5" w:themeShade="80"/>
          </w:rPr>
          <w:t xml:space="preserve"> </w:t>
        </w:r>
        <w:proofErr w:type="spellStart"/>
        <w:r w:rsidR="00643F97">
          <w:rPr>
            <w:rFonts w:ascii="Times New Roman" w:hAnsi="Times New Roman" w:cs="Times New Roman"/>
            <w:color w:val="215868" w:themeColor="accent5" w:themeShade="80"/>
          </w:rPr>
          <w:t>overstory</w:t>
        </w:r>
        <w:proofErr w:type="spellEnd"/>
        <w:r w:rsidR="008C2C14">
          <w:rPr>
            <w:rFonts w:ascii="Times New Roman" w:hAnsi="Times New Roman" w:cs="Times New Roman"/>
            <w:color w:val="215868" w:themeColor="accent5" w:themeShade="80"/>
          </w:rPr>
          <w:t xml:space="preserve"> above the station. </w:t>
        </w:r>
        <w:r w:rsidR="00643F97">
          <w:rPr>
            <w:rFonts w:ascii="Times New Roman" w:hAnsi="Times New Roman" w:cs="Times New Roman"/>
            <w:color w:val="215868" w:themeColor="accent5" w:themeShade="80"/>
          </w:rPr>
          <w:t xml:space="preserve">Shrub/conifer regeneration site has burned at high severity in </w:t>
        </w:r>
        <w:del w:id="66" w:author="Gabrielle Boisrame" w:date="2019-01-07T16:24:00Z">
          <w:r w:rsidR="00643F97" w:rsidDel="00333F20">
            <w:rPr>
              <w:rFonts w:ascii="Times New Roman" w:hAnsi="Times New Roman" w:cs="Times New Roman"/>
              <w:color w:val="215868" w:themeColor="accent5" w:themeShade="80"/>
            </w:rPr>
            <w:delText>XXXX</w:delText>
          </w:r>
        </w:del>
      </w:ins>
      <w:ins w:id="67" w:author="Gabrielle Boisrame" w:date="2019-01-07T16:24:00Z">
        <w:r w:rsidR="00333F20">
          <w:rPr>
            <w:rFonts w:ascii="Times New Roman" w:hAnsi="Times New Roman" w:cs="Times New Roman"/>
            <w:color w:val="215868" w:themeColor="accent5" w:themeShade="80"/>
          </w:rPr>
          <w:t>2003</w:t>
        </w:r>
      </w:ins>
      <w:ins w:id="68" w:author="Gabrielle Boisrame" w:date="2019-01-07T16:36:00Z">
        <w:r w:rsidR="00BE1E30">
          <w:rPr>
            <w:rFonts w:ascii="Times New Roman" w:hAnsi="Times New Roman" w:cs="Times New Roman"/>
            <w:color w:val="215868" w:themeColor="accent5" w:themeShade="80"/>
          </w:rPr>
          <w:t xml:space="preserve"> (</w:t>
        </w:r>
        <w:r w:rsidR="00BE1E30">
          <w:rPr>
            <w:rFonts w:ascii="Times New Roman" w:hAnsi="Times New Roman" w:cs="Times New Roman"/>
            <w:color w:val="215868" w:themeColor="accent5" w:themeShade="80"/>
          </w:rPr>
          <w:t xml:space="preserve">this severity characterization is </w:t>
        </w:r>
        <w:r w:rsidR="00BE1E30">
          <w:rPr>
            <w:rFonts w:ascii="Times New Roman" w:hAnsi="Times New Roman" w:cs="Times New Roman"/>
            <w:color w:val="215868" w:themeColor="accent5" w:themeShade="80"/>
          </w:rPr>
          <w:t>based on a visual assessment of burned stumps</w:t>
        </w:r>
      </w:ins>
      <w:ins w:id="69" w:author="Gabrielle Boisrame" w:date="2019-01-07T16:44:00Z">
        <w:r w:rsidR="00BE1E30">
          <w:rPr>
            <w:rFonts w:ascii="Times New Roman" w:hAnsi="Times New Roman" w:cs="Times New Roman"/>
            <w:color w:val="215868" w:themeColor="accent5" w:themeShade="80"/>
          </w:rPr>
          <w:t xml:space="preserve"> and aerial imagery showing removal of forest cover</w:t>
        </w:r>
      </w:ins>
      <w:ins w:id="70" w:author="Gabrielle Boisrame" w:date="2019-01-07T16:36:00Z">
        <w:r w:rsidR="00BE1E30">
          <w:rPr>
            <w:rFonts w:ascii="Times New Roman" w:hAnsi="Times New Roman" w:cs="Times New Roman"/>
            <w:color w:val="215868" w:themeColor="accent5" w:themeShade="80"/>
          </w:rPr>
          <w:t xml:space="preserve">; fire severity data showed this as </w:t>
        </w:r>
        <w:r w:rsidR="00BE1E30">
          <w:rPr>
            <w:rFonts w:ascii="Times New Roman" w:hAnsi="Times New Roman" w:cs="Times New Roman"/>
            <w:color w:val="215868" w:themeColor="accent5" w:themeShade="80"/>
          </w:rPr>
          <w:t>low</w:t>
        </w:r>
        <w:r w:rsidR="00BE1E30">
          <w:rPr>
            <w:rFonts w:ascii="Times New Roman" w:hAnsi="Times New Roman" w:cs="Times New Roman"/>
            <w:color w:val="215868" w:themeColor="accent5" w:themeShade="80"/>
          </w:rPr>
          <w:t xml:space="preserve"> severity; </w:t>
        </w:r>
        <w:r w:rsidR="00BE1E30" w:rsidRPr="008D1085">
          <w:rPr>
            <w:rFonts w:ascii="Times New Roman" w:hAnsi="Times New Roman" w:cs="Times New Roman"/>
            <w:color w:val="FF0000"/>
          </w:rPr>
          <w:t xml:space="preserve">CITE Jens’ fire severity </w:t>
        </w:r>
      </w:ins>
      <w:ins w:id="71" w:author="Gabrielle Boisrame" w:date="2019-01-07T16:46:00Z">
        <w:r w:rsidR="001F2741">
          <w:rPr>
            <w:rFonts w:ascii="Times New Roman" w:hAnsi="Times New Roman" w:cs="Times New Roman"/>
            <w:color w:val="FF0000"/>
          </w:rPr>
          <w:t>maps</w:t>
        </w:r>
      </w:ins>
      <w:ins w:id="72" w:author="Gabrielle Boisrame" w:date="2019-01-07T16:37:00Z">
        <w:r w:rsidR="00BE1E30">
          <w:rPr>
            <w:rFonts w:ascii="Times New Roman" w:hAnsi="Times New Roman" w:cs="Times New Roman"/>
            <w:color w:val="FF0000"/>
          </w:rPr>
          <w:t>)</w:t>
        </w:r>
      </w:ins>
      <w:ins w:id="73" w:author="Katya" w:date="2019-01-07T09:30:00Z">
        <w:r w:rsidR="00643F97">
          <w:rPr>
            <w:rFonts w:ascii="Times New Roman" w:hAnsi="Times New Roman" w:cs="Times New Roman"/>
            <w:color w:val="215868" w:themeColor="accent5" w:themeShade="80"/>
          </w:rPr>
          <w:t xml:space="preserve">. </w:t>
        </w:r>
        <w:del w:id="74" w:author="Gabrielle Boisrame" w:date="2019-01-07T16:26:00Z">
          <w:r w:rsidR="00643F97" w:rsidDel="00333F20">
            <w:rPr>
              <w:rFonts w:ascii="Times New Roman" w:hAnsi="Times New Roman" w:cs="Times New Roman"/>
              <w:color w:val="215868" w:themeColor="accent5" w:themeShade="80"/>
            </w:rPr>
            <w:delText xml:space="preserve">Between XXXX and XXXX, it burned X times. </w:delText>
          </w:r>
        </w:del>
        <w:r w:rsidR="00643F97">
          <w:rPr>
            <w:rFonts w:ascii="Times New Roman" w:hAnsi="Times New Roman" w:cs="Times New Roman"/>
            <w:color w:val="215868" w:themeColor="accent5" w:themeShade="80"/>
          </w:rPr>
          <w:t xml:space="preserve">The mixed conifer site is characterized by dry soils, </w:t>
        </w:r>
        <w:proofErr w:type="spellStart"/>
        <w:r w:rsidR="00643F97">
          <w:rPr>
            <w:rFonts w:ascii="Times New Roman" w:hAnsi="Times New Roman" w:cs="Times New Roman"/>
            <w:color w:val="215868" w:themeColor="accent5" w:themeShade="80"/>
          </w:rPr>
          <w:t>overstory</w:t>
        </w:r>
        <w:proofErr w:type="spellEnd"/>
        <w:r w:rsidR="008C2C14">
          <w:rPr>
            <w:rFonts w:ascii="Times New Roman" w:hAnsi="Times New Roman" w:cs="Times New Roman"/>
            <w:color w:val="215868" w:themeColor="accent5" w:themeShade="80"/>
          </w:rPr>
          <w:t xml:space="preserve"> above the station</w:t>
        </w:r>
        <w:r w:rsidR="00643F97">
          <w:rPr>
            <w:rFonts w:ascii="Times New Roman" w:hAnsi="Times New Roman" w:cs="Times New Roman"/>
            <w:color w:val="215868" w:themeColor="accent5" w:themeShade="80"/>
          </w:rPr>
          <w:t xml:space="preserve">, no understory, and </w:t>
        </w:r>
        <w:r w:rsidR="008C2C14">
          <w:rPr>
            <w:rFonts w:ascii="Times New Roman" w:hAnsi="Times New Roman" w:cs="Times New Roman"/>
            <w:color w:val="215868" w:themeColor="accent5" w:themeShade="80"/>
          </w:rPr>
          <w:t>mature</w:t>
        </w:r>
        <w:r w:rsidR="00643F97">
          <w:rPr>
            <w:rFonts w:ascii="Times New Roman" w:hAnsi="Times New Roman" w:cs="Times New Roman"/>
            <w:color w:val="215868" w:themeColor="accent5" w:themeShade="80"/>
          </w:rPr>
          <w:t xml:space="preserve"> </w:t>
        </w:r>
        <w:commentRangeStart w:id="75"/>
        <w:r w:rsidR="00643F97">
          <w:rPr>
            <w:rFonts w:ascii="Times New Roman" w:hAnsi="Times New Roman" w:cs="Times New Roman"/>
            <w:color w:val="215868" w:themeColor="accent5" w:themeShade="80"/>
          </w:rPr>
          <w:t>mixed conifers</w:t>
        </w:r>
        <w:commentRangeEnd w:id="75"/>
        <w:r w:rsidR="00643F97">
          <w:rPr>
            <w:rStyle w:val="CommentReference"/>
          </w:rPr>
          <w:commentReference w:id="75"/>
        </w:r>
        <w:r w:rsidR="00643F97">
          <w:rPr>
            <w:rFonts w:ascii="Times New Roman" w:hAnsi="Times New Roman" w:cs="Times New Roman"/>
            <w:color w:val="215868" w:themeColor="accent5" w:themeShade="80"/>
          </w:rPr>
          <w:t xml:space="preserve">. Mixed conifer site has burned at low severity in </w:t>
        </w:r>
        <w:del w:id="76" w:author="Gabrielle Boisrame" w:date="2019-01-07T16:24:00Z">
          <w:r w:rsidR="00643F97" w:rsidDel="00333F20">
            <w:rPr>
              <w:rFonts w:ascii="Times New Roman" w:hAnsi="Times New Roman" w:cs="Times New Roman"/>
              <w:color w:val="215868" w:themeColor="accent5" w:themeShade="80"/>
            </w:rPr>
            <w:delText>XXXX</w:delText>
          </w:r>
        </w:del>
      </w:ins>
      <w:ins w:id="77" w:author="Gabrielle Boisrame" w:date="2019-01-07T16:24:00Z">
        <w:r w:rsidR="00333F20">
          <w:rPr>
            <w:rFonts w:ascii="Times New Roman" w:hAnsi="Times New Roman" w:cs="Times New Roman"/>
            <w:color w:val="215868" w:themeColor="accent5" w:themeShade="80"/>
          </w:rPr>
          <w:t>2003</w:t>
        </w:r>
      </w:ins>
      <w:ins w:id="78" w:author="Gabrielle Boisrame" w:date="2019-01-07T16:37:00Z">
        <w:r w:rsidR="00BE1E30">
          <w:rPr>
            <w:rFonts w:ascii="Times New Roman" w:hAnsi="Times New Roman" w:cs="Times New Roman"/>
            <w:color w:val="215868" w:themeColor="accent5" w:themeShade="80"/>
          </w:rPr>
          <w:t xml:space="preserve"> </w:t>
        </w:r>
        <w:r w:rsidR="00BE1E30">
          <w:rPr>
            <w:rFonts w:ascii="Times New Roman" w:hAnsi="Times New Roman" w:cs="Times New Roman"/>
            <w:color w:val="215868" w:themeColor="accent5" w:themeShade="80"/>
          </w:rPr>
          <w:t xml:space="preserve">(this severity characterization is based on </w:t>
        </w:r>
      </w:ins>
      <w:ins w:id="79" w:author="Gabrielle Boisrame" w:date="2019-01-07T16:38:00Z">
        <w:r w:rsidR="00BE1E30">
          <w:rPr>
            <w:rFonts w:ascii="Times New Roman" w:hAnsi="Times New Roman" w:cs="Times New Roman"/>
            <w:color w:val="215868" w:themeColor="accent5" w:themeShade="80"/>
          </w:rPr>
          <w:t>visual observations of mature trees having survived the 2003 fire and confirmed by remote sensing data</w:t>
        </w:r>
      </w:ins>
      <w:ins w:id="80" w:author="Gabrielle Boisrame" w:date="2019-01-07T16:37:00Z">
        <w:r w:rsidR="00BE1E30">
          <w:rPr>
            <w:rFonts w:ascii="Times New Roman" w:hAnsi="Times New Roman" w:cs="Times New Roman"/>
            <w:color w:val="215868" w:themeColor="accent5" w:themeShade="80"/>
          </w:rPr>
          <w:t xml:space="preserve">; </w:t>
        </w:r>
        <w:r w:rsidR="00BE1E30" w:rsidRPr="008D1085">
          <w:rPr>
            <w:rFonts w:ascii="Times New Roman" w:hAnsi="Times New Roman" w:cs="Times New Roman"/>
            <w:color w:val="FF0000"/>
          </w:rPr>
          <w:t xml:space="preserve">CITE Jens’ fire severity </w:t>
        </w:r>
      </w:ins>
      <w:ins w:id="81" w:author="Gabrielle Boisrame" w:date="2019-01-07T16:46:00Z">
        <w:r w:rsidR="001F2741">
          <w:rPr>
            <w:rFonts w:ascii="Times New Roman" w:hAnsi="Times New Roman" w:cs="Times New Roman"/>
            <w:color w:val="FF0000"/>
          </w:rPr>
          <w:t>maps</w:t>
        </w:r>
      </w:ins>
      <w:ins w:id="82" w:author="Katya" w:date="2019-01-07T09:30:00Z">
        <w:r w:rsidR="00643F97">
          <w:rPr>
            <w:rFonts w:ascii="Times New Roman" w:hAnsi="Times New Roman" w:cs="Times New Roman"/>
            <w:color w:val="215868" w:themeColor="accent5" w:themeShade="80"/>
          </w:rPr>
          <w:t xml:space="preserve">. </w:t>
        </w:r>
        <w:del w:id="83" w:author="Gabrielle Boisrame" w:date="2019-01-07T16:26:00Z">
          <w:r w:rsidR="00643F97" w:rsidDel="00333F20">
            <w:rPr>
              <w:rFonts w:ascii="Times New Roman" w:hAnsi="Times New Roman" w:cs="Times New Roman"/>
              <w:color w:val="215868" w:themeColor="accent5" w:themeShade="80"/>
            </w:rPr>
            <w:delText xml:space="preserve">Between XXXX and XXXX, it burned X times. </w:delText>
          </w:r>
        </w:del>
        <w:commentRangeStart w:id="84"/>
        <w:r w:rsidR="00A62837">
          <w:rPr>
            <w:rFonts w:ascii="Times New Roman" w:hAnsi="Times New Roman" w:cs="Times New Roman"/>
            <w:color w:val="215868" w:themeColor="accent5" w:themeShade="80"/>
          </w:rPr>
          <w:t xml:space="preserve">For simplicity, we are referring to the dense meadow site as “wetland”, conifer regeneration site as “shrub”, and mixed conifer site as “forest” </w:t>
        </w:r>
        <w:r w:rsidR="008C2C14">
          <w:rPr>
            <w:rFonts w:ascii="Times New Roman" w:hAnsi="Times New Roman" w:cs="Times New Roman"/>
            <w:color w:val="215868" w:themeColor="accent5" w:themeShade="80"/>
          </w:rPr>
          <w:t>for</w:t>
        </w:r>
        <w:r w:rsidR="00A62837">
          <w:rPr>
            <w:rFonts w:ascii="Times New Roman" w:hAnsi="Times New Roman" w:cs="Times New Roman"/>
            <w:color w:val="215868" w:themeColor="accent5" w:themeShade="80"/>
          </w:rPr>
          <w:t xml:space="preserve"> the rest of the paper</w:t>
        </w:r>
        <w:commentRangeEnd w:id="84"/>
        <w:r w:rsidR="00643F97">
          <w:rPr>
            <w:rStyle w:val="CommentReference"/>
          </w:rPr>
          <w:commentReference w:id="84"/>
        </w:r>
        <w:r w:rsidR="00A62837">
          <w:rPr>
            <w:rFonts w:ascii="Times New Roman" w:hAnsi="Times New Roman" w:cs="Times New Roman"/>
            <w:color w:val="215868" w:themeColor="accent5" w:themeShade="80"/>
          </w:rPr>
          <w:t xml:space="preserve">. </w:t>
        </w:r>
      </w:ins>
      <w:r w:rsidR="00ED55B1" w:rsidRPr="00F42D58">
        <w:rPr>
          <w:rFonts w:ascii="Times New Roman" w:hAnsi="Times New Roman" w:cs="Times New Roman"/>
          <w:color w:val="215868" w:themeColor="accent5" w:themeShade="80"/>
        </w:rPr>
        <w:t>These weather stations have been operating in SCB since the fall of 2016</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395A53">
        <w:rPr>
          <w:rFonts w:ascii="Times New Roman" w:hAnsi="Times New Roman" w:cs="Times New Roman"/>
          <w:color w:val="215868" w:themeColor="accent5" w:themeShade="80"/>
        </w:rPr>
        <w:t xml:space="preserve"> </w:t>
      </w:r>
      <w:commentRangeStart w:id="85"/>
      <w:ins w:id="86" w:author="Katya" w:date="2019-01-07T09:30:00Z">
        <w:r w:rsidR="00395A53">
          <w:rPr>
            <w:rFonts w:ascii="Times New Roman" w:hAnsi="Times New Roman" w:cs="Times New Roman"/>
            <w:color w:val="215868" w:themeColor="accent5" w:themeShade="80"/>
          </w:rPr>
          <w:t>Precipitation was measured by a 0.1 in</w:t>
        </w:r>
        <w:r w:rsidR="00024BA0">
          <w:rPr>
            <w:rFonts w:ascii="Times New Roman" w:hAnsi="Times New Roman" w:cs="Times New Roman"/>
            <w:color w:val="215868" w:themeColor="accent5" w:themeShade="80"/>
          </w:rPr>
          <w:t>ch</w:t>
        </w:r>
        <w:r w:rsidR="00395A53">
          <w:rPr>
            <w:rFonts w:ascii="Times New Roman" w:hAnsi="Times New Roman" w:cs="Times New Roman"/>
            <w:color w:val="215868" w:themeColor="accent5" w:themeShade="80"/>
          </w:rPr>
          <w:t xml:space="preserve"> tipping bucket gauge</w:t>
        </w:r>
        <w:r w:rsidR="00024BA0">
          <w:rPr>
            <w:rFonts w:ascii="Times New Roman" w:hAnsi="Times New Roman" w:cs="Times New Roman"/>
            <w:color w:val="215868" w:themeColor="accent5" w:themeShade="80"/>
          </w:rPr>
          <w:t xml:space="preserve"> and soil moisture </w:t>
        </w:r>
        <w:r w:rsidR="00024BA0">
          <w:rPr>
            <w:rFonts w:ascii="Times New Roman" w:hAnsi="Times New Roman" w:cs="Times New Roman"/>
            <w:color w:val="215868" w:themeColor="accent5" w:themeShade="80"/>
          </w:rPr>
          <w:lastRenderedPageBreak/>
          <w:t>was measured with a two-prong electrical conductivity meter</w:t>
        </w:r>
      </w:ins>
      <w:commentRangeEnd w:id="85"/>
      <w:r w:rsidR="009B6214">
        <w:rPr>
          <w:rStyle w:val="CommentReference"/>
        </w:rPr>
        <w:commentReference w:id="85"/>
      </w:r>
      <w:ins w:id="87" w:author="Katya" w:date="2019-01-07T09:30:00Z">
        <w:r w:rsidR="00395A53">
          <w:rPr>
            <w:rFonts w:ascii="Times New Roman" w:hAnsi="Times New Roman" w:cs="Times New Roman"/>
            <w:color w:val="215868" w:themeColor="accent5" w:themeShade="80"/>
          </w:rPr>
          <w:t xml:space="preserve">. </w:t>
        </w:r>
      </w:ins>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than </w:t>
      </w:r>
      <w:commentRangeStart w:id="88"/>
      <w:ins w:id="89" w:author="Katya" w:date="2019-01-07T09:30:00Z">
        <w:r w:rsidR="008C2C14">
          <w:rPr>
            <w:rFonts w:ascii="Times New Roman" w:hAnsi="Times New Roman" w:cs="Times New Roman"/>
            <w:color w:val="215868" w:themeColor="accent5" w:themeShade="80"/>
          </w:rPr>
          <w:t>32</w:t>
        </w:r>
        <w:r w:rsidR="00671C7B" w:rsidRPr="00F42D58">
          <w:rPr>
            <w:rFonts w:ascii="Times New Roman" w:hAnsi="Times New Roman" w:cs="Times New Roman"/>
            <w:color w:val="215868" w:themeColor="accent5" w:themeShade="80"/>
          </w:rPr>
          <w:t xml:space="preserve"> % </w:t>
        </w:r>
        <w:commentRangeEnd w:id="88"/>
        <w:r w:rsidR="008C2C14">
          <w:rPr>
            <w:rStyle w:val="CommentReference"/>
          </w:rPr>
          <w:commentReference w:id="88"/>
        </w:r>
      </w:ins>
      <w:r w:rsidR="00671C7B" w:rsidRPr="00F42D58">
        <w:rPr>
          <w:rFonts w:ascii="Times New Roman" w:hAnsi="Times New Roman" w:cs="Times New Roman"/>
          <w:color w:val="215868" w:themeColor="accent5" w:themeShade="80"/>
        </w:rPr>
        <w:t xml:space="preserve">of the precipitation record </w:t>
      </w:r>
      <w:r w:rsidR="00CC6A12" w:rsidRPr="00F42D58">
        <w:rPr>
          <w:rFonts w:ascii="Times New Roman" w:hAnsi="Times New Roman" w:cs="Times New Roman"/>
          <w:color w:val="215868" w:themeColor="accent5" w:themeShade="80"/>
        </w:rPr>
        <w:t xml:space="preserve">and </w:t>
      </w:r>
      <w:commentRangeStart w:id="90"/>
      <w:ins w:id="91" w:author="Katya" w:date="2019-01-07T09:30:00Z">
        <w:r w:rsidR="008C2C14">
          <w:rPr>
            <w:rFonts w:ascii="Times New Roman" w:hAnsi="Times New Roman" w:cs="Times New Roman"/>
            <w:color w:val="215868" w:themeColor="accent5" w:themeShade="80"/>
          </w:rPr>
          <w:t>1.3</w:t>
        </w:r>
        <w:r w:rsidR="00CC6A12" w:rsidRPr="00F42D58">
          <w:rPr>
            <w:rFonts w:ascii="Times New Roman" w:hAnsi="Times New Roman" w:cs="Times New Roman"/>
            <w:color w:val="215868" w:themeColor="accent5" w:themeShade="80"/>
          </w:rPr>
          <w:t xml:space="preserve">% </w:t>
        </w:r>
        <w:commentRangeEnd w:id="90"/>
        <w:r w:rsidR="008C2C14">
          <w:rPr>
            <w:rStyle w:val="CommentReference"/>
          </w:rPr>
          <w:commentReference w:id="90"/>
        </w:r>
      </w:ins>
      <w:r w:rsidR="00CC6A12" w:rsidRPr="00F42D58">
        <w:rPr>
          <w:rFonts w:ascii="Times New Roman" w:hAnsi="Times New Roman" w:cs="Times New Roman"/>
          <w:color w:val="215868" w:themeColor="accent5" w:themeShade="80"/>
        </w:rPr>
        <w:t xml:space="preserve">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962861">
        <w:rPr>
          <w:rFonts w:ascii="Times New Roman" w:hAnsi="Times New Roman" w:cs="Times New Roman"/>
          <w:color w:val="215868" w:themeColor="accent5" w:themeShade="80"/>
        </w:rPr>
        <w:t xml:space="preserve"> </w:t>
      </w:r>
      <w:ins w:id="92" w:author="Katya" w:date="2019-01-07T09:30:00Z">
        <w:r w:rsidR="00962861">
          <w:rPr>
            <w:rFonts w:ascii="Times New Roman" w:hAnsi="Times New Roman" w:cs="Times New Roman"/>
            <w:color w:val="215868" w:themeColor="accent5" w:themeShade="80"/>
          </w:rPr>
          <w:t>a fitted</w:t>
        </w:r>
        <w:r w:rsidR="00AF69A0">
          <w:rPr>
            <w:rFonts w:ascii="Times New Roman" w:hAnsi="Times New Roman" w:cs="Times New Roman"/>
            <w:color w:val="215868" w:themeColor="accent5" w:themeShade="80"/>
          </w:rPr>
          <w:t xml:space="preserve"> </w:t>
        </w:r>
        <w:r w:rsidR="005E596B">
          <w:rPr>
            <w:rFonts w:ascii="Times New Roman" w:hAnsi="Times New Roman" w:cs="Times New Roman"/>
            <w:color w:val="215868" w:themeColor="accent5" w:themeShade="80"/>
          </w:rPr>
          <w:t xml:space="preserve">Bayesian </w:t>
        </w:r>
        <w:r w:rsidR="00962861">
          <w:rPr>
            <w:rFonts w:ascii="Times New Roman" w:hAnsi="Times New Roman" w:cs="Times New Roman"/>
            <w:color w:val="215868" w:themeColor="accent5" w:themeShade="80"/>
          </w:rPr>
          <w:t xml:space="preserve">linear </w:t>
        </w:r>
        <w:r w:rsidR="005E596B">
          <w:rPr>
            <w:rFonts w:ascii="Times New Roman" w:hAnsi="Times New Roman" w:cs="Times New Roman"/>
            <w:color w:val="215868" w:themeColor="accent5" w:themeShade="80"/>
          </w:rPr>
          <w:t>regression</w:t>
        </w:r>
        <w:r w:rsidR="00962861">
          <w:rPr>
            <w:rFonts w:ascii="Times New Roman" w:hAnsi="Times New Roman" w:cs="Times New Roman"/>
            <w:color w:val="215868" w:themeColor="accent5" w:themeShade="80"/>
          </w:rPr>
          <w:t xml:space="preserve"> model</w:t>
        </w:r>
        <w:r w:rsidR="005E596B">
          <w:rPr>
            <w:rFonts w:ascii="Times New Roman" w:hAnsi="Times New Roman" w:cs="Times New Roman"/>
            <w:color w:val="215868" w:themeColor="accent5" w:themeShade="80"/>
          </w:rPr>
          <w:t xml:space="preserve"> if at least one of the stations had a valid </w:t>
        </w:r>
      </w:ins>
      <w:r w:rsidR="005E596B">
        <w:rPr>
          <w:rFonts w:ascii="Times New Roman" w:hAnsi="Times New Roman" w:cs="Times New Roman"/>
          <w:color w:val="215868" w:themeColor="accent5" w:themeShade="80"/>
        </w:rPr>
        <w:t>precipitation record</w:t>
      </w:r>
      <w:del w:id="93" w:author="Katya" w:date="2019-01-07T09:30:00Z">
        <w:r w:rsidR="00671C7B" w:rsidRPr="00F42D58">
          <w:rPr>
            <w:rFonts w:ascii="Times New Roman" w:hAnsi="Times New Roman" w:cs="Times New Roman"/>
            <w:color w:val="215868" w:themeColor="accent5" w:themeShade="80"/>
          </w:rPr>
          <w:delText xml:space="preserve"> from the other gauges if available.</w:delText>
        </w:r>
      </w:del>
      <w:ins w:id="94" w:author="Katya" w:date="2019-01-07T09:30:00Z">
        <w:r w:rsidR="00671C7B" w:rsidRPr="00F42D58">
          <w:rPr>
            <w:rFonts w:ascii="Times New Roman" w:hAnsi="Times New Roman" w:cs="Times New Roman"/>
            <w:color w:val="215868" w:themeColor="accent5" w:themeShade="80"/>
          </w:rPr>
          <w:t>.</w:t>
        </w:r>
      </w:ins>
      <w:r w:rsidR="00671C7B" w:rsidRPr="00F42D58">
        <w:rPr>
          <w:rFonts w:ascii="Times New Roman" w:hAnsi="Times New Roman" w:cs="Times New Roman"/>
          <w:color w:val="215868" w:themeColor="accent5" w:themeShade="80"/>
        </w:rPr>
        <w:t xml:space="preserve"> </w:t>
      </w:r>
      <w:commentRangeStart w:id="95"/>
      <w:commentRangeStart w:id="96"/>
      <w:r w:rsidR="00671C7B" w:rsidRPr="00F42D58">
        <w:rPr>
          <w:rFonts w:ascii="Times New Roman" w:hAnsi="Times New Roman" w:cs="Times New Roman"/>
          <w:color w:val="215868" w:themeColor="accent5" w:themeShade="80"/>
        </w:rPr>
        <w:t xml:space="preserve">A combination of shallow soil moisture water inputs and </w:t>
      </w:r>
      <w:commentRangeStart w:id="97"/>
      <w:commentRangeStart w:id="98"/>
      <w:r w:rsidR="00671C7B" w:rsidRPr="00F42D58">
        <w:rPr>
          <w:rFonts w:ascii="Times New Roman" w:hAnsi="Times New Roman" w:cs="Times New Roman"/>
          <w:color w:val="215868" w:themeColor="accent5" w:themeShade="80"/>
        </w:rPr>
        <w:t xml:space="preserve">calculated snow melt </w:t>
      </w:r>
      <w:commentRangeEnd w:id="97"/>
      <w:r w:rsidR="0072115A" w:rsidRPr="00F42D58">
        <w:rPr>
          <w:rStyle w:val="CommentReference"/>
          <w:color w:val="215868" w:themeColor="accent5" w:themeShade="80"/>
        </w:rPr>
        <w:commentReference w:id="97"/>
      </w:r>
      <w:commentRangeEnd w:id="98"/>
      <w:r w:rsidR="00170F6F">
        <w:rPr>
          <w:rStyle w:val="CommentReference"/>
        </w:rPr>
        <w:commentReference w:id="98"/>
      </w:r>
      <w:r w:rsidR="00671C7B" w:rsidRPr="00F42D58">
        <w:rPr>
          <w:rFonts w:ascii="Times New Roman" w:hAnsi="Times New Roman" w:cs="Times New Roman"/>
          <w:color w:val="215868" w:themeColor="accent5" w:themeShade="80"/>
        </w:rPr>
        <w:t>were used to gap-fill precipitation if all 3 stations were lacking records.</w:t>
      </w:r>
      <w:commentRangeEnd w:id="95"/>
      <w:r w:rsidR="00646585">
        <w:rPr>
          <w:rStyle w:val="CommentReference"/>
        </w:rPr>
        <w:commentReference w:id="95"/>
      </w:r>
      <w:commentRangeEnd w:id="96"/>
      <w:r w:rsidR="00AF69A0">
        <w:rPr>
          <w:rStyle w:val="CommentReference"/>
        </w:rPr>
        <w:commentReference w:id="96"/>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w:t>
      </w:r>
      <w:del w:id="99" w:author="Katya" w:date="2019-01-07T09:30:00Z">
        <w:r w:rsidR="00AF69A0">
          <w:rPr>
            <w:rFonts w:ascii="Times New Roman" w:hAnsi="Times New Roman" w:cs="Times New Roman"/>
            <w:color w:val="215868" w:themeColor="accent5" w:themeShade="80"/>
          </w:rPr>
          <w:delText>X</w:delText>
        </w:r>
      </w:del>
      <w:ins w:id="100" w:author="Katya" w:date="2019-01-07T09:30:00Z">
        <w:r w:rsidR="00E64D70">
          <w:rPr>
            <w:rFonts w:ascii="Times New Roman" w:hAnsi="Times New Roman" w:cs="Times New Roman"/>
            <w:color w:val="215868" w:themeColor="accent5" w:themeShade="80"/>
          </w:rPr>
          <w:t>B</w:t>
        </w:r>
      </w:ins>
      <w:r w:rsidR="00AF69A0">
        <w:rPr>
          <w:rFonts w:ascii="Times New Roman" w:hAnsi="Times New Roman" w:cs="Times New Roman"/>
          <w:color w:val="215868" w:themeColor="accent5" w:themeShade="80"/>
        </w:rPr>
        <w:t xml:space="preserve">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5F68AF3F"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proofErr w:type="spellStart"/>
      <w:r w:rsidR="00AF69A0">
        <w:rPr>
          <w:rFonts w:ascii="Times New Roman" w:hAnsi="Times New Roman" w:cs="Times New Roman"/>
          <w:color w:val="215868" w:themeColor="accent5" w:themeShade="80"/>
        </w:rPr>
        <w:t>throughfall</w:t>
      </w:r>
      <w:proofErr w:type="spellEnd"/>
      <w:r w:rsidR="00AF69A0">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and snowpack, can be partially attributed to the differences in the vegetation cover between the sites, which in turn is influenced by the fire regime. </w:t>
      </w:r>
      <w:del w:id="101" w:author="Katya" w:date="2019-01-07T09:30:00Z">
        <w:r w:rsidR="009544F9" w:rsidRPr="00F42D58">
          <w:rPr>
            <w:rFonts w:ascii="Times New Roman" w:hAnsi="Times New Roman" w:cs="Times New Roman"/>
            <w:color w:val="215868" w:themeColor="accent5" w:themeShade="80"/>
          </w:rPr>
          <w:delText>[Talk about the fire regime at each station].</w:delText>
        </w:r>
        <w:r w:rsidR="00D8370D" w:rsidRPr="00F42D58">
          <w:rPr>
            <w:rFonts w:ascii="Times New Roman" w:hAnsi="Times New Roman" w:cs="Times New Roman"/>
            <w:color w:val="215868" w:themeColor="accent5" w:themeShade="80"/>
          </w:rPr>
          <w:delText xml:space="preserve"> </w:delText>
        </w:r>
      </w:del>
      <w:r w:rsidR="00D8370D" w:rsidRPr="00F42D58">
        <w:rPr>
          <w:rFonts w:ascii="Times New Roman" w:hAnsi="Times New Roman" w:cs="Times New Roman"/>
          <w:color w:val="215868" w:themeColor="accent5" w:themeShade="80"/>
        </w:rPr>
        <w:t>Finally, soil 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102"/>
      <w:commentRangeStart w:id="103"/>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del w:id="104" w:author="Katya" w:date="2019-01-07T09:30:00Z">
        <w:r w:rsidR="00D8370D" w:rsidRPr="00F42D58">
          <w:rPr>
            <w:rFonts w:ascii="Times New Roman" w:hAnsi="Times New Roman" w:cs="Times New Roman"/>
            <w:color w:val="215868" w:themeColor="accent5" w:themeShade="80"/>
          </w:rPr>
          <w:delText>difference</w:delText>
        </w:r>
      </w:del>
      <w:ins w:id="105" w:author="Katya" w:date="2019-01-07T09:30:00Z">
        <w:r w:rsidR="00D8370D" w:rsidRPr="00F42D58">
          <w:rPr>
            <w:rFonts w:ascii="Times New Roman" w:hAnsi="Times New Roman" w:cs="Times New Roman"/>
            <w:color w:val="215868" w:themeColor="accent5" w:themeShade="80"/>
          </w:rPr>
          <w:t>difference</w:t>
        </w:r>
        <w:r w:rsidR="00040459">
          <w:rPr>
            <w:rFonts w:ascii="Times New Roman" w:hAnsi="Times New Roman" w:cs="Times New Roman"/>
            <w:color w:val="215868" w:themeColor="accent5" w:themeShade="80"/>
          </w:rPr>
          <w:t>s</w:t>
        </w:r>
      </w:ins>
      <w:r w:rsidR="00D8370D" w:rsidRPr="00F42D58">
        <w:rPr>
          <w:rFonts w:ascii="Times New Roman" w:hAnsi="Times New Roman" w:cs="Times New Roman"/>
          <w:color w:val="215868" w:themeColor="accent5" w:themeShade="80"/>
        </w:rPr>
        <w:t xml:space="preserv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w:t>
      </w:r>
      <w:del w:id="106" w:author="Katya" w:date="2019-01-07T09:30:00Z">
        <w:r w:rsidR="009253CF" w:rsidRPr="00F42D58">
          <w:rPr>
            <w:rFonts w:ascii="Times New Roman" w:hAnsi="Times New Roman" w:cs="Times New Roman"/>
            <w:color w:val="215868" w:themeColor="accent5" w:themeShade="80"/>
          </w:rPr>
          <w:delText>sites</w:delText>
        </w:r>
      </w:del>
      <w:ins w:id="107" w:author="Katya" w:date="2019-01-07T09:30:00Z">
        <w:r w:rsidR="00024BA0">
          <w:rPr>
            <w:rFonts w:ascii="Times New Roman" w:hAnsi="Times New Roman" w:cs="Times New Roman"/>
            <w:color w:val="215868" w:themeColor="accent5" w:themeShade="80"/>
          </w:rPr>
          <w:t>basins</w:t>
        </w:r>
      </w:ins>
      <w:r w:rsidR="009253CF" w:rsidRPr="00F42D58">
        <w:rPr>
          <w:rFonts w:ascii="Times New Roman" w:hAnsi="Times New Roman" w:cs="Times New Roman"/>
          <w:color w:val="215868" w:themeColor="accent5" w:themeShade="80"/>
        </w:rPr>
        <w:t xml:space="preserve"> that experience a similar fire regime.</w:t>
      </w:r>
      <w:commentRangeEnd w:id="102"/>
      <w:r w:rsidR="00CC6A12" w:rsidRPr="00F42D58">
        <w:rPr>
          <w:rStyle w:val="CommentReference"/>
          <w:color w:val="215868" w:themeColor="accent5" w:themeShade="80"/>
        </w:rPr>
        <w:commentReference w:id="102"/>
      </w:r>
      <w:commentRangeEnd w:id="103"/>
      <w:r w:rsidR="00170F6F">
        <w:rPr>
          <w:rStyle w:val="CommentReference"/>
        </w:rPr>
        <w:commentReference w:id="103"/>
      </w:r>
    </w:p>
    <w:p w14:paraId="7EEC6769" w14:textId="76B294C1" w:rsidR="001C519A" w:rsidRDefault="001C519A" w:rsidP="00A44E76">
      <w:pPr>
        <w:spacing w:line="480" w:lineRule="auto"/>
        <w:ind w:firstLine="720"/>
        <w:rPr>
          <w:rFonts w:ascii="Times New Roman" w:hAnsi="Times New Roman" w:cs="Times New Roman"/>
        </w:rPr>
      </w:pPr>
      <w:commentRangeStart w:id="108"/>
      <w:r>
        <w:rPr>
          <w:rFonts w:ascii="Times New Roman" w:hAnsi="Times New Roman" w:cs="Times New Roman"/>
        </w:rPr>
        <w:lastRenderedPageBreak/>
        <w:t>Note: I’m not sure if we want to do anything else with the soil moisture data, perhaps some basin-wide extrapolation or inclusion of the sub-surface or stream water dynamics. I’ll leave such decisions to the Thompson Lab folks.</w:t>
      </w:r>
      <w:commentRangeEnd w:id="108"/>
      <w:r>
        <w:rPr>
          <w:rStyle w:val="CommentReference"/>
        </w:rPr>
        <w:commentReference w:id="108"/>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22A90C09"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w:t>
      </w:r>
      <w:ins w:id="109"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446 \h </w:instrText>
        </w:r>
      </w:ins>
      <w:r w:rsidR="00B63476">
        <w:rPr>
          <w:rFonts w:ascii="Times New Roman" w:hAnsi="Times New Roman" w:cs="Times New Roman"/>
        </w:rPr>
      </w:r>
      <w:ins w:id="110" w:author="Gabrielle" w:date="2019-01-07T09:30:00Z">
        <w:r w:rsidR="00B63476">
          <w:rPr>
            <w:rFonts w:ascii="Times New Roman" w:hAnsi="Times New Roman" w:cs="Times New Roman"/>
          </w:rPr>
          <w:fldChar w:fldCharType="separate"/>
        </w:r>
      </w:ins>
      <w:ins w:id="111" w:author="Gabrielle Boisrame" w:date="2019-01-07T10:13:00Z">
        <w:r w:rsidR="00230BA5">
          <w:rPr>
            <w:rPrChange w:id="112" w:author="Gabrielle" w:date="2019-01-07T09:30:00Z">
              <w:rPr>
                <w:rFonts w:ascii="Times New Roman" w:hAnsi="Times New Roman" w:cs="Times New Roman"/>
                <w:b/>
              </w:rPr>
            </w:rPrChange>
          </w:rPr>
          <w:t xml:space="preserve">Figure </w:t>
        </w:r>
        <w:r w:rsidR="00230BA5">
          <w:rPr>
            <w:noProof/>
          </w:rPr>
          <w:t>6</w:t>
        </w:r>
      </w:ins>
      <w:ins w:id="113" w:author="Gabrielle" w:date="2019-01-07T09:30:00Z">
        <w:del w:id="114" w:author="Gabrielle Boisrame" w:date="2019-01-07T10:13:00Z">
          <w:r w:rsidR="00B63476" w:rsidDel="00230BA5">
            <w:delText xml:space="preserve">Figure </w:delText>
          </w:r>
          <w:r w:rsidR="00B63476" w:rsidDel="00230BA5">
            <w:rPr>
              <w:noProof/>
            </w:rPr>
            <w:delText>3</w:delText>
          </w:r>
        </w:del>
        <w:r w:rsidR="00B63476">
          <w:rPr>
            <w:rFonts w:ascii="Times New Roman" w:hAnsi="Times New Roman" w:cs="Times New Roman"/>
          </w:rPr>
          <w:fldChar w:fldCharType="end"/>
        </w:r>
        <w:r>
          <w:rPr>
            <w:rFonts w:ascii="Times New Roman" w:hAnsi="Times New Roman" w:cs="Times New Roman"/>
          </w:rPr>
          <w:t>).</w:t>
        </w:r>
      </w:ins>
      <w:del w:id="115" w:author="Gabrielle" w:date="2019-01-07T09:30:00Z">
        <w:r>
          <w:rPr>
            <w:rFonts w:ascii="Times New Roman" w:hAnsi="Times New Roman" w:cs="Times New Roman"/>
          </w:rPr>
          <w:delText>(Figure 3).</w:delText>
        </w:r>
      </w:del>
      <w:r>
        <w:rPr>
          <w:rFonts w:ascii="Times New Roman" w:hAnsi="Times New Roman" w:cs="Times New Roman"/>
        </w:rPr>
        <w:t xml:space="preserve"> The vegetation transitions we observed at the watershed scale were generally observed in each of the three burn classes </w:t>
      </w:r>
      <w:ins w:id="116"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ins>
      <w:r w:rsidR="00B63476">
        <w:rPr>
          <w:rFonts w:ascii="Times New Roman" w:hAnsi="Times New Roman" w:cs="Times New Roman"/>
        </w:rPr>
      </w:r>
      <w:ins w:id="117" w:author="Gabrielle" w:date="2019-01-07T09:30:00Z">
        <w:r w:rsidR="00B63476">
          <w:rPr>
            <w:rFonts w:ascii="Times New Roman" w:hAnsi="Times New Roman" w:cs="Times New Roman"/>
          </w:rPr>
          <w:fldChar w:fldCharType="separate"/>
        </w:r>
      </w:ins>
      <w:ins w:id="118" w:author="Gabrielle Boisrame" w:date="2019-01-07T10:13:00Z">
        <w:r w:rsidR="00230BA5">
          <w:rPr>
            <w:rPrChange w:id="119" w:author="Gabrielle" w:date="2019-01-07T09:30:00Z">
              <w:rPr>
                <w:rFonts w:ascii="Times New Roman" w:hAnsi="Times New Roman" w:cs="Times New Roman"/>
                <w:b/>
              </w:rPr>
            </w:rPrChange>
          </w:rPr>
          <w:t xml:space="preserve">Figure </w:t>
        </w:r>
        <w:r w:rsidR="00230BA5">
          <w:rPr>
            <w:noProof/>
          </w:rPr>
          <w:t>7</w:t>
        </w:r>
      </w:ins>
      <w:ins w:id="120" w:author="Gabrielle" w:date="2019-01-07T09:30:00Z">
        <w:del w:id="121"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22" w:author="Gabrielle" w:date="2019-01-07T09:30:00Z">
        <w:r>
          <w:rPr>
            <w:rFonts w:ascii="Times New Roman" w:hAnsi="Times New Roman" w:cs="Times New Roman"/>
          </w:rPr>
          <w:delText>(Figure 4).</w:delText>
        </w:r>
      </w:del>
      <w:r>
        <w:rPr>
          <w:rFonts w:ascii="Times New Roman" w:hAnsi="Times New Roman" w:cs="Times New Roman"/>
        </w:rPr>
        <w:t xml:space="preserve"> In particular, transitions from </w:t>
      </w:r>
      <w:commentRangeStart w:id="123"/>
      <w:r>
        <w:rPr>
          <w:rFonts w:ascii="Times New Roman" w:hAnsi="Times New Roman" w:cs="Times New Roman"/>
        </w:rPr>
        <w:t xml:space="preserve">shrub to sparse meadow, mixed-conifer to sparse meadow, and mixed-conifer to shrub </w:t>
      </w:r>
      <w:commentRangeEnd w:id="123"/>
      <w:r>
        <w:rPr>
          <w:rStyle w:val="CommentReference"/>
        </w:rPr>
        <w:commentReference w:id="123"/>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24"/>
      <w:r>
        <w:rPr>
          <w:rFonts w:ascii="Times New Roman" w:hAnsi="Times New Roman" w:cs="Times New Roman"/>
        </w:rPr>
        <w:t>shrub to sparse meadow and mixed conifer to sparse meadow</w:t>
      </w:r>
      <w:commentRangeEnd w:id="124"/>
      <w:r>
        <w:rPr>
          <w:rStyle w:val="CommentReference"/>
        </w:rPr>
        <w:commentReference w:id="124"/>
      </w:r>
      <w:r>
        <w:rPr>
          <w:rFonts w:ascii="Times New Roman" w:hAnsi="Times New Roman" w:cs="Times New Roman"/>
        </w:rPr>
        <w:t xml:space="preserve">, were more strongly overrepresented in the burned areas than in the unburned areas </w:t>
      </w:r>
      <w:ins w:id="125"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ins>
      <w:r w:rsidR="00B63476">
        <w:rPr>
          <w:rFonts w:ascii="Times New Roman" w:hAnsi="Times New Roman" w:cs="Times New Roman"/>
        </w:rPr>
      </w:r>
      <w:ins w:id="126" w:author="Gabrielle" w:date="2019-01-07T09:30:00Z">
        <w:r w:rsidR="00B63476">
          <w:rPr>
            <w:rFonts w:ascii="Times New Roman" w:hAnsi="Times New Roman" w:cs="Times New Roman"/>
          </w:rPr>
          <w:fldChar w:fldCharType="separate"/>
        </w:r>
      </w:ins>
      <w:ins w:id="127" w:author="Gabrielle Boisrame" w:date="2019-01-07T10:13:00Z">
        <w:r w:rsidR="00230BA5">
          <w:rPr>
            <w:rPrChange w:id="128" w:author="Gabrielle" w:date="2019-01-07T09:30:00Z">
              <w:rPr>
                <w:rFonts w:ascii="Times New Roman" w:hAnsi="Times New Roman" w:cs="Times New Roman"/>
                <w:b/>
              </w:rPr>
            </w:rPrChange>
          </w:rPr>
          <w:t xml:space="preserve">Figure </w:t>
        </w:r>
        <w:r w:rsidR="00230BA5">
          <w:rPr>
            <w:noProof/>
          </w:rPr>
          <w:t>7</w:t>
        </w:r>
      </w:ins>
      <w:ins w:id="129" w:author="Gabrielle" w:date="2019-01-07T09:30:00Z">
        <w:del w:id="130"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31" w:author="Gabrielle" w:date="2019-01-07T09:30:00Z">
        <w:r>
          <w:rPr>
            <w:rFonts w:ascii="Times New Roman" w:hAnsi="Times New Roman" w:cs="Times New Roman"/>
          </w:rPr>
          <w:delText>(Figure 4,</w:delText>
        </w:r>
      </w:del>
      <w:r>
        <w:rPr>
          <w:rFonts w:ascii="Times New Roman" w:hAnsi="Times New Roman" w:cs="Times New Roman"/>
        </w:rPr>
        <w:t xml:space="preserve"> bottom row). One area which seemed to respond to fire differently were the dense meadows, which saw a slight tendency for a </w:t>
      </w:r>
      <w:commentRangeStart w:id="132"/>
      <w:r>
        <w:rPr>
          <w:rFonts w:ascii="Times New Roman" w:hAnsi="Times New Roman" w:cs="Times New Roman"/>
        </w:rPr>
        <w:t>shift from mixed-conifer in the burned areas, but a significant loss in the unburned areas, consistent with ideas of meadow encroachment in the absence of fire</w:t>
      </w:r>
      <w:commentRangeEnd w:id="132"/>
      <w:r>
        <w:rPr>
          <w:rStyle w:val="CommentReference"/>
        </w:rPr>
        <w:commentReference w:id="132"/>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6047B02F"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 (</w:t>
      </w:r>
      <w:ins w:id="133" w:author="Gabrielle Boisrame" w:date="2019-01-07T10:11:00Z">
        <w:r w:rsidR="000E323A">
          <w:rPr>
            <w:rFonts w:ascii="Times New Roman" w:hAnsi="Times New Roman" w:cs="Times New Roman"/>
          </w:rPr>
          <w:fldChar w:fldCharType="begin"/>
        </w:r>
        <w:r w:rsidR="000E323A">
          <w:rPr>
            <w:rFonts w:ascii="Times New Roman" w:hAnsi="Times New Roman" w:cs="Times New Roman"/>
          </w:rPr>
          <w:instrText xml:space="preserve"> REF _Ref534619215 \h </w:instrText>
        </w:r>
      </w:ins>
      <w:r w:rsidR="000E323A">
        <w:rPr>
          <w:rFonts w:ascii="Times New Roman" w:hAnsi="Times New Roman" w:cs="Times New Roman"/>
        </w:rPr>
      </w:r>
      <w:r w:rsidR="000E323A">
        <w:rPr>
          <w:rFonts w:ascii="Times New Roman" w:hAnsi="Times New Roman" w:cs="Times New Roman"/>
        </w:rPr>
        <w:fldChar w:fldCharType="separate"/>
      </w:r>
      <w:ins w:id="134" w:author="Gabrielle Boisrame" w:date="2019-01-07T10:13:00Z">
        <w:r w:rsidR="00230BA5">
          <w:t xml:space="preserve">Figure </w:t>
        </w:r>
        <w:r w:rsidR="00230BA5">
          <w:rPr>
            <w:noProof/>
          </w:rPr>
          <w:t>5</w:t>
        </w:r>
      </w:ins>
      <w:ins w:id="135" w:author="Gabrielle Boisrame" w:date="2019-01-07T10:11:00Z">
        <w:r w:rsidR="000E323A">
          <w:rPr>
            <w:rFonts w:ascii="Times New Roman" w:hAnsi="Times New Roman" w:cs="Times New Roman"/>
          </w:rPr>
          <w:fldChar w:fldCharType="end"/>
        </w:r>
      </w:ins>
      <w:del w:id="136" w:author="Gabrielle Boisrame" w:date="2019-01-07T10:11:00Z">
        <w:r w:rsidDel="000E323A">
          <w:rPr>
            <w:rFonts w:ascii="Times New Roman" w:hAnsi="Times New Roman" w:cs="Times New Roman"/>
          </w:rPr>
          <w:delText>Figure 2</w:delText>
        </w:r>
      </w:del>
      <w:r>
        <w:rPr>
          <w:rFonts w:ascii="Times New Roman" w:hAnsi="Times New Roman" w:cs="Times New Roman"/>
        </w:rPr>
        <w:t xml:space="preserve">). </w:t>
      </w:r>
      <w:r w:rsidR="009A6239">
        <w:rPr>
          <w:rFonts w:ascii="Times New Roman" w:hAnsi="Times New Roman" w:cs="Times New Roman"/>
        </w:rPr>
        <w:t xml:space="preserve">The general trend was that 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 (</w:t>
      </w:r>
      <w:ins w:id="137"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ins>
      <w:r w:rsidR="00230BA5">
        <w:rPr>
          <w:rFonts w:ascii="Times New Roman" w:hAnsi="Times New Roman" w:cs="Times New Roman"/>
        </w:rPr>
      </w:r>
      <w:ins w:id="138" w:author="Gabrielle Boisrame" w:date="2019-01-07T10:13:00Z">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39" w:author="Gabrielle Boisrame" w:date="2019-01-07T10:13:00Z">
        <w:r w:rsidR="009A6239" w:rsidDel="00230BA5">
          <w:rPr>
            <w:rFonts w:ascii="Times New Roman" w:hAnsi="Times New Roman" w:cs="Times New Roman"/>
          </w:rPr>
          <w:delText>Figure 2</w:delText>
        </w:r>
      </w:del>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2259DEB2" w14:textId="7360B3D1"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 (</w:t>
      </w:r>
      <w:ins w:id="140"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ins>
      <w:r w:rsidR="00230BA5">
        <w:rPr>
          <w:rFonts w:ascii="Times New Roman" w:hAnsi="Times New Roman" w:cs="Times New Roman"/>
        </w:rPr>
      </w:r>
      <w:ins w:id="141" w:author="Gabrielle Boisrame" w:date="2019-01-07T10:13:00Z">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42" w:author="Gabrielle Boisrame" w:date="2019-01-07T10:13:00Z">
        <w:r w:rsidDel="00230BA5">
          <w:rPr>
            <w:rFonts w:ascii="Times New Roman" w:hAnsi="Times New Roman" w:cs="Times New Roman"/>
          </w:rPr>
          <w:delText>Figure 2</w:delText>
        </w:r>
      </w:del>
      <w:r>
        <w:rPr>
          <w:rFonts w:ascii="Times New Roman" w:hAnsi="Times New Roman" w:cs="Times New Roman"/>
        </w:rPr>
        <w:t xml:space="preserve">, upper right). Frequently-burned (two or more times) landscapes were dominated by Jeffrey pine even prior to the reintroduction of fire, and the species composition seems to have shifted slightly toward </w:t>
      </w:r>
      <w:proofErr w:type="spellStart"/>
      <w:r>
        <w:rPr>
          <w:rFonts w:ascii="Times New Roman" w:hAnsi="Times New Roman" w:cs="Times New Roman"/>
        </w:rPr>
        <w:t>lodgepole</w:t>
      </w:r>
      <w:proofErr w:type="spellEnd"/>
      <w:r>
        <w:rPr>
          <w:rFonts w:ascii="Times New Roman" w:hAnsi="Times New Roman" w:cs="Times New Roman"/>
        </w:rPr>
        <w:t xml:space="preserve"> pine and away from white fir and Jeffrey pine. Once-burned landscapes had an initial species composition that was very balanced, with white fir, red fir, </w:t>
      </w:r>
      <w:proofErr w:type="spellStart"/>
      <w:r>
        <w:rPr>
          <w:rFonts w:ascii="Times New Roman" w:hAnsi="Times New Roman" w:cs="Times New Roman"/>
        </w:rPr>
        <w:t>lodgepole</w:t>
      </w:r>
      <w:proofErr w:type="spellEnd"/>
      <w:r>
        <w:rPr>
          <w:rFonts w:ascii="Times New Roman" w:hAnsi="Times New Roman" w:cs="Times New Roman"/>
        </w:rPr>
        <w:t xml:space="preserve"> pine and Jeffrey pine present in roughly equal proportions, and both pine species decreased in abundance over time. Unburned plots lacked Jeffrey pine and had strong red fir dominance. This segregation of species composition appears to track the </w:t>
      </w:r>
      <w:proofErr w:type="spellStart"/>
      <w:r>
        <w:rPr>
          <w:rFonts w:ascii="Times New Roman" w:hAnsi="Times New Roman" w:cs="Times New Roman"/>
        </w:rPr>
        <w:t>elevational</w:t>
      </w:r>
      <w:proofErr w:type="spellEnd"/>
      <w:r>
        <w:rPr>
          <w:rFonts w:ascii="Times New Roman" w:hAnsi="Times New Roman" w:cs="Times New Roman"/>
        </w:rPr>
        <w:t xml:space="preserve">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26B9F630"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w:t>
      </w:r>
      <w:ins w:id="143"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613 \h </w:instrText>
        </w:r>
      </w:ins>
      <w:r w:rsidR="00B63476">
        <w:rPr>
          <w:rFonts w:ascii="Times New Roman" w:hAnsi="Times New Roman" w:cs="Times New Roman"/>
        </w:rPr>
      </w:r>
      <w:ins w:id="144" w:author="Gabrielle" w:date="2019-01-07T09:30:00Z">
        <w:r w:rsidR="00B63476">
          <w:rPr>
            <w:rFonts w:ascii="Times New Roman" w:hAnsi="Times New Roman" w:cs="Times New Roman"/>
          </w:rPr>
          <w:fldChar w:fldCharType="separate"/>
        </w:r>
      </w:ins>
      <w:ins w:id="145" w:author="Gabrielle Boisrame" w:date="2019-01-07T10:13:00Z">
        <w:r w:rsidR="00230BA5">
          <w:rPr>
            <w:rPrChange w:id="146" w:author="Gabrielle" w:date="2019-01-07T09:30:00Z">
              <w:rPr>
                <w:rFonts w:ascii="Times New Roman" w:hAnsi="Times New Roman" w:cs="Times New Roman"/>
                <w:b/>
              </w:rPr>
            </w:rPrChange>
          </w:rPr>
          <w:t xml:space="preserve">Figure </w:t>
        </w:r>
        <w:r w:rsidR="00230BA5">
          <w:rPr>
            <w:noProof/>
          </w:rPr>
          <w:t>8</w:t>
        </w:r>
      </w:ins>
      <w:ins w:id="147" w:author="Gabrielle" w:date="2019-01-07T09:30:00Z">
        <w:del w:id="148" w:author="Gabrielle Boisrame" w:date="2019-01-07T10:13:00Z">
          <w:r w:rsidR="00B63476" w:rsidDel="00230BA5">
            <w:delText xml:space="preserve">Figure </w:delText>
          </w:r>
          <w:r w:rsidR="00B63476" w:rsidDel="00230BA5">
            <w:rPr>
              <w:noProof/>
            </w:rPr>
            <w:delText>5</w:delText>
          </w:r>
        </w:del>
        <w:r w:rsidR="00B63476">
          <w:rPr>
            <w:rFonts w:ascii="Times New Roman" w:hAnsi="Times New Roman" w:cs="Times New Roman"/>
          </w:rPr>
          <w:fldChar w:fldCharType="end"/>
        </w:r>
        <w:r>
          <w:rPr>
            <w:rFonts w:ascii="Times New Roman" w:hAnsi="Times New Roman" w:cs="Times New Roman"/>
          </w:rPr>
          <w:t>).</w:t>
        </w:r>
      </w:ins>
      <w:del w:id="149" w:author="Gabrielle" w:date="2019-01-07T09:30:00Z">
        <w:r>
          <w:rPr>
            <w:rFonts w:ascii="Times New Roman" w:hAnsi="Times New Roman" w:cs="Times New Roman"/>
          </w:rPr>
          <w:delText>(Figure 5).</w:delText>
        </w:r>
      </w:del>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2B3DB56F" w:rsidR="0039290B" w:rsidRDefault="00C771A6" w:rsidP="0058792C">
      <w:pPr>
        <w:spacing w:line="480" w:lineRule="auto"/>
        <w:ind w:firstLine="720"/>
        <w:rPr>
          <w:rFonts w:ascii="Times New Roman" w:hAnsi="Times New Roman"/>
          <w:color w:val="403152" w:themeColor="accent4" w:themeShade="80"/>
          <w:rPrChange w:id="150" w:author="Gabrielle" w:date="2019-01-07T09:30:00Z">
            <w:rPr>
              <w:rFonts w:ascii="Times New Roman" w:hAnsi="Times New Roman" w:cs="Times New Roman"/>
            </w:rPr>
          </w:rPrChange>
        </w:rPr>
      </w:pPr>
      <w:ins w:id="151" w:author="Gabrielle" w:date="2019-01-07T09:30:00Z">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ins>
      <w:r w:rsidR="004206A3">
        <w:rPr>
          <w:rFonts w:ascii="Times New Roman" w:hAnsi="Times New Roman" w:cs="Times New Roman"/>
          <w:color w:val="403152" w:themeColor="accent4" w:themeShade="80"/>
        </w:rPr>
      </w:r>
      <w:ins w:id="152" w:author="Gabrielle" w:date="2019-01-07T09:30:00Z">
        <w:r w:rsidR="004206A3">
          <w:rPr>
            <w:rFonts w:ascii="Times New Roman" w:hAnsi="Times New Roman" w:cs="Times New Roman"/>
            <w:color w:val="403152" w:themeColor="accent4" w:themeShade="80"/>
          </w:rPr>
          <w:fldChar w:fldCharType="separate"/>
        </w:r>
      </w:ins>
      <w:ins w:id="153" w:author="Gabrielle Boisrame" w:date="2019-01-07T10:13:00Z">
        <w:r w:rsidR="00230BA5">
          <w:t xml:space="preserve">Figure </w:t>
        </w:r>
        <w:r w:rsidR="00230BA5">
          <w:rPr>
            <w:noProof/>
          </w:rPr>
          <w:t>1</w:t>
        </w:r>
      </w:ins>
      <w:ins w:id="154" w:author="Gabrielle" w:date="2019-01-07T09:30:00Z">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ins>
      <w:del w:id="155" w:author="Gabrielle" w:date="2019-01-07T09:30:00Z">
        <w:r w:rsidR="0039290B">
          <w:rPr>
            <w:rFonts w:ascii="Times New Roman" w:hAnsi="Times New Roman" w:cs="Times New Roman"/>
          </w:rPr>
          <w:delText>Other potential analyses relating to soil moisture?</w:delText>
        </w:r>
      </w:del>
    </w:p>
    <w:p w14:paraId="7EE33BFD" w14:textId="77777777" w:rsidR="004206A3" w:rsidRDefault="004206A3" w:rsidP="004206A3">
      <w:pPr>
        <w:keepNext/>
        <w:spacing w:line="480" w:lineRule="auto"/>
        <w:ind w:firstLine="720"/>
        <w:rPr>
          <w:ins w:id="156" w:author="Gabrielle" w:date="2019-01-07T09:30:00Z"/>
        </w:rPr>
      </w:pPr>
      <w:ins w:id="157" w:author="Gabrielle" w:date="2019-01-07T09:30:00Z">
        <w:r>
          <w:rPr>
            <w:rFonts w:ascii="Times New Roman" w:hAnsi="Times New Roman" w:cs="Times New Roman"/>
            <w:noProof/>
            <w:color w:val="403152" w:themeColor="accent4" w:themeShade="80"/>
            <w:lang w:eastAsia="en-US"/>
          </w:rPr>
          <w:lastRenderedPageBreak/>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ins>
    </w:p>
    <w:p w14:paraId="4A2DFB20" w14:textId="4F192195" w:rsidR="004206A3" w:rsidRPr="00C771A6" w:rsidRDefault="004206A3" w:rsidP="004206A3">
      <w:pPr>
        <w:pStyle w:val="Caption"/>
        <w:rPr>
          <w:ins w:id="158" w:author="Gabrielle" w:date="2019-01-07T09:30:00Z"/>
          <w:rFonts w:ascii="Times New Roman" w:hAnsi="Times New Roman" w:cs="Times New Roman"/>
          <w:color w:val="403152" w:themeColor="accent4" w:themeShade="80"/>
        </w:rPr>
      </w:pPr>
      <w:bookmarkStart w:id="159" w:name="_Ref534405156"/>
      <w:ins w:id="160" w:author="Gabrielle" w:date="2019-01-07T09:30:00Z">
        <w:r>
          <w:t xml:space="preserve">Figure </w:t>
        </w:r>
        <w:r w:rsidR="00E84328">
          <w:rPr>
            <w:noProof/>
          </w:rPr>
          <w:fldChar w:fldCharType="begin"/>
        </w:r>
        <w:r w:rsidR="00E84328">
          <w:rPr>
            <w:noProof/>
          </w:rPr>
          <w:instrText xml:space="preserve"> SEQ Figure \* ARABIC </w:instrText>
        </w:r>
        <w:r w:rsidR="00E84328">
          <w:rPr>
            <w:noProof/>
          </w:rPr>
          <w:fldChar w:fldCharType="separate"/>
        </w:r>
      </w:ins>
      <w:ins w:id="161" w:author="Gabrielle Boisrame" w:date="2019-01-07T10:13:00Z">
        <w:r w:rsidR="00230BA5">
          <w:rPr>
            <w:noProof/>
          </w:rPr>
          <w:t>1</w:t>
        </w:r>
      </w:ins>
      <w:ins w:id="162" w:author="Gabrielle" w:date="2019-01-07T09:30:00Z">
        <w:r w:rsidR="00E84328">
          <w:rPr>
            <w:noProof/>
          </w:rPr>
          <w:fldChar w:fldCharType="end"/>
        </w:r>
        <w:bookmarkEnd w:id="159"/>
        <w:r>
          <w:t>. Relative importance of each variable in predicting plot-level soil moisture.</w:t>
        </w:r>
      </w:ins>
    </w:p>
    <w:p w14:paraId="6360C4A9" w14:textId="08881BA2"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ins w:id="163" w:author="Gabrielle" w:date="2019-01-07T09:30:00Z">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ins>
      <w:r w:rsidR="004206A3">
        <w:rPr>
          <w:rFonts w:ascii="Times New Roman" w:hAnsi="Times New Roman" w:cs="Times New Roman"/>
          <w:color w:val="215868" w:themeColor="accent5" w:themeShade="80"/>
        </w:rPr>
      </w:r>
      <w:ins w:id="164" w:author="Gabrielle" w:date="2019-01-07T09:30:00Z">
        <w:r w:rsidR="004206A3">
          <w:rPr>
            <w:rFonts w:ascii="Times New Roman" w:hAnsi="Times New Roman" w:cs="Times New Roman"/>
            <w:color w:val="215868" w:themeColor="accent5" w:themeShade="80"/>
          </w:rPr>
          <w:fldChar w:fldCharType="separate"/>
        </w:r>
      </w:ins>
      <w:ins w:id="165" w:author="Gabrielle Boisrame" w:date="2019-01-07T10:13:00Z">
        <w:r w:rsidR="00230BA5">
          <w:rPr>
            <w:color w:val="1F497D" w:themeColor="text2"/>
            <w:rPrChange w:id="166" w:author="Gabrielle" w:date="2019-01-07T09:30:00Z">
              <w:rPr>
                <w:rFonts w:ascii="Times New Roman" w:hAnsi="Times New Roman" w:cs="Times New Roman"/>
                <w:b/>
                <w:color w:val="215868" w:themeColor="accent5" w:themeShade="80"/>
              </w:rPr>
            </w:rPrChange>
          </w:rPr>
          <w:t xml:space="preserve">Figure </w:t>
        </w:r>
        <w:r w:rsidR="00230BA5">
          <w:rPr>
            <w:noProof/>
          </w:rPr>
          <w:t>2</w:t>
        </w:r>
      </w:ins>
      <w:ins w:id="167" w:author="Gabrielle" w:date="2019-01-07T09:30:00Z">
        <w:del w:id="168" w:author="Gabrielle Boisrame" w:date="2019-01-07T10:13:00Z">
          <w:r w:rsidR="004206A3" w:rsidDel="00230BA5">
            <w:delText xml:space="preserve">Figure </w:delText>
          </w:r>
          <w:r w:rsidR="004206A3" w:rsidDel="00230BA5">
            <w:rPr>
              <w:noProof/>
            </w:rPr>
            <w:delText>2</w:delText>
          </w:r>
        </w:del>
        <w:r w:rsidR="004206A3">
          <w:rPr>
            <w:rFonts w:ascii="Times New Roman" w:hAnsi="Times New Roman" w:cs="Times New Roman"/>
            <w:color w:val="215868" w:themeColor="accent5" w:themeShade="80"/>
          </w:rPr>
          <w:fldChar w:fldCharType="end"/>
        </w:r>
      </w:ins>
      <w:del w:id="169" w:author="Gabrielle" w:date="2019-01-07T09:30:00Z">
        <w:r w:rsidR="00AF6D4E" w:rsidRPr="00904A68">
          <w:rPr>
            <w:rFonts w:ascii="Times New Roman" w:hAnsi="Times New Roman" w:cs="Times New Roman"/>
            <w:color w:val="215868" w:themeColor="accent5" w:themeShade="80"/>
          </w:rPr>
          <w:delText>Figure 6</w:delText>
        </w:r>
      </w:del>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del w:id="170" w:author="Katya" w:date="2019-01-07T09:30:00Z">
        <w:r w:rsidR="0069666A">
          <w:rPr>
            <w:rFonts w:ascii="Times New Roman" w:hAnsi="Times New Roman" w:cs="Times New Roman"/>
            <w:color w:val="215868" w:themeColor="accent5" w:themeShade="80"/>
          </w:rPr>
          <w:delText>sparse</w:delText>
        </w:r>
      </w:del>
      <w:ins w:id="171" w:author="Katya" w:date="2019-01-07T09:30:00Z">
        <w:r w:rsidR="00040459">
          <w:rPr>
            <w:rFonts w:ascii="Times New Roman" w:hAnsi="Times New Roman" w:cs="Times New Roman"/>
            <w:color w:val="215868" w:themeColor="accent5" w:themeShade="80"/>
          </w:rPr>
          <w:t>dense</w:t>
        </w:r>
      </w:ins>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del w:id="172" w:author="Katya" w:date="2019-01-07T09:30:00Z">
        <w:r w:rsidR="0069666A">
          <w:rPr>
            <w:rFonts w:ascii="Times New Roman" w:hAnsi="Times New Roman" w:cs="Times New Roman"/>
            <w:color w:val="215868" w:themeColor="accent5" w:themeShade="80"/>
          </w:rPr>
          <w:delText>X</w:delText>
        </w:r>
      </w:del>
      <w:ins w:id="173" w:author="Katya" w:date="2019-01-07T09:30:00Z">
        <w:r w:rsidR="00E64D70">
          <w:rPr>
            <w:rFonts w:ascii="Times New Roman" w:hAnsi="Times New Roman" w:cs="Times New Roman"/>
            <w:color w:val="215868" w:themeColor="accent5" w:themeShade="80"/>
          </w:rPr>
          <w:t>A</w:t>
        </w:r>
      </w:ins>
      <w:r w:rsidR="00E83F00" w:rsidRPr="00904A68">
        <w:rPr>
          <w:rFonts w:ascii="Times New Roman" w:hAnsi="Times New Roman" w:cs="Times New Roman"/>
          <w:color w:val="215868" w:themeColor="accent5" w:themeShade="80"/>
        </w:rPr>
        <w:t xml:space="preserve">. </w:t>
      </w:r>
    </w:p>
    <w:p w14:paraId="3FD4754F" w14:textId="14170F90" w:rsidR="004206A3" w:rsidRDefault="00CC6A12" w:rsidP="004206A3">
      <w:pPr>
        <w:keepNext/>
        <w:spacing w:line="480" w:lineRule="auto"/>
        <w:rPr>
          <w:ins w:id="174" w:author="Gabrielle" w:date="2019-01-07T09:30:00Z"/>
        </w:rPr>
      </w:pPr>
      <w:commentRangeStart w:id="175"/>
      <w:commentRangeStart w:id="176"/>
      <w:ins w:id="177" w:author="Gabrielle" w:date="2019-01-07T09:30:00Z">
        <w:del w:id="178" w:author="Gabrielle Boisrame" w:date="2019-01-07T10:20:00Z">
          <w:r w:rsidRPr="00904A68" w:rsidDel="007D0779">
            <w:rPr>
              <w:rFonts w:ascii="Times New Roman" w:hAnsi="Times New Roman" w:cs="Times New Roman"/>
              <w:noProof/>
              <w:color w:val="215868" w:themeColor="accent5" w:themeShade="80"/>
              <w:lang w:eastAsia="en-US"/>
            </w:rPr>
            <w:lastRenderedPageBreak/>
            <w:drawing>
              <wp:inline distT="0" distB="0" distL="0" distR="0" wp14:anchorId="053D9020" wp14:editId="53BCD550">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commentRangeEnd w:id="175"/>
      </w:ins>
    </w:p>
    <w:p w14:paraId="2A4FF769" w14:textId="3E84C9D8" w:rsidR="00CC6A12" w:rsidRPr="00904A68" w:rsidRDefault="00395A53" w:rsidP="004206A3">
      <w:pPr>
        <w:pStyle w:val="Caption"/>
        <w:rPr>
          <w:del w:id="179" w:author="Katya" w:date="2019-01-07T09:30:00Z"/>
          <w:rFonts w:ascii="Times New Roman" w:hAnsi="Times New Roman" w:cs="Times New Roman"/>
          <w:color w:val="215868" w:themeColor="accent5" w:themeShade="80"/>
        </w:rPr>
      </w:pPr>
      <w:commentRangeStart w:id="180"/>
      <w:ins w:id="181" w:author="Katya" w:date="2019-01-07T09:30:00Z">
        <w:r w:rsidRPr="00395A53">
          <w:rPr>
            <w:rFonts w:ascii="Times New Roman" w:hAnsi="Times New Roman" w:cs="Times New Roman"/>
            <w:b/>
            <w:i w:val="0"/>
            <w:iCs w:val="0"/>
            <w:noProof/>
            <w:color w:val="215868" w:themeColor="accent5" w:themeShade="80"/>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549390"/>
                      </a:xfrm>
                      <a:prstGeom prst="rect">
                        <a:avLst/>
                      </a:prstGeom>
                    </pic:spPr>
                  </pic:pic>
                </a:graphicData>
              </a:graphic>
            </wp:inline>
          </w:drawing>
        </w:r>
      </w:ins>
      <w:bookmarkStart w:id="182" w:name="_Ref534405304"/>
      <w:commentRangeEnd w:id="180"/>
      <w:r w:rsidR="007D0779">
        <w:rPr>
          <w:rStyle w:val="CommentReference"/>
        </w:rPr>
        <w:commentReference w:id="180"/>
      </w:r>
      <w:r w:rsidR="00CC6A12">
        <w:rPr>
          <w:i w:val="0"/>
          <w:iCs w:val="0"/>
          <w:rPrChange w:id="183" w:author="Gabrielle" w:date="2019-01-07T09:30:00Z">
            <w:rPr>
              <w:rFonts w:ascii="Times New Roman" w:hAnsi="Times New Roman" w:cs="Times New Roman"/>
              <w:b/>
              <w:i w:val="0"/>
              <w:iCs w:val="0"/>
              <w:color w:val="215868" w:themeColor="accent5" w:themeShade="80"/>
            </w:rPr>
          </w:rPrChange>
        </w:rPr>
        <w:t xml:space="preserve">Figure </w:t>
      </w:r>
      <w:ins w:id="184" w:author="Gabrielle" w:date="2019-01-07T09:30:00Z">
        <w:r w:rsidR="00E84328">
          <w:rPr>
            <w:i w:val="0"/>
            <w:iCs w:val="0"/>
            <w:noProof/>
          </w:rPr>
          <w:fldChar w:fldCharType="begin"/>
        </w:r>
        <w:r w:rsidR="00E84328">
          <w:rPr>
            <w:noProof/>
          </w:rPr>
          <w:instrText xml:space="preserve"> SEQ Figure \* ARABIC </w:instrText>
        </w:r>
        <w:r w:rsidR="00E84328">
          <w:rPr>
            <w:i w:val="0"/>
            <w:iCs w:val="0"/>
            <w:noProof/>
          </w:rPr>
          <w:fldChar w:fldCharType="separate"/>
        </w:r>
      </w:ins>
      <w:ins w:id="185" w:author="Gabrielle Boisrame" w:date="2019-01-07T10:13:00Z">
        <w:r w:rsidR="00230BA5">
          <w:rPr>
            <w:noProof/>
          </w:rPr>
          <w:t>2</w:t>
        </w:r>
      </w:ins>
      <w:ins w:id="186" w:author="Gabrielle" w:date="2019-01-07T09:30:00Z">
        <w:r w:rsidR="00E84328">
          <w:rPr>
            <w:i w:val="0"/>
            <w:iCs w:val="0"/>
            <w:noProof/>
          </w:rPr>
          <w:fldChar w:fldCharType="end"/>
        </w:r>
        <w:bookmarkEnd w:id="182"/>
        <w:r w:rsidR="004206A3">
          <w:t>:</w:t>
        </w:r>
        <w:r w:rsidR="00937D60">
          <w:rPr>
            <w:rStyle w:val="CommentReference"/>
          </w:rPr>
          <w:commentReference w:id="175"/>
        </w:r>
        <w:commentRangeEnd w:id="176"/>
        <w:r w:rsidR="001D1811">
          <w:rPr>
            <w:rStyle w:val="CommentReference"/>
          </w:rPr>
          <w:commentReference w:id="176"/>
        </w:r>
        <w:commentRangeStart w:id="187"/>
        <w:commentRangeEnd w:id="187"/>
        <w:r w:rsidR="00CC6A12" w:rsidRPr="00904A68">
          <w:rPr>
            <w:rStyle w:val="CommentReference"/>
            <w:color w:val="215868" w:themeColor="accent5" w:themeShade="80"/>
          </w:rPr>
          <w:commentReference w:id="187"/>
        </w:r>
      </w:ins>
      <w:del w:id="188" w:author="Gabrielle" w:date="2019-01-07T09:30:00Z">
        <w:r w:rsidR="00CC6A12" w:rsidRPr="00904A68">
          <w:rPr>
            <w:rFonts w:ascii="Times New Roman" w:hAnsi="Times New Roman" w:cs="Times New Roman"/>
            <w:b/>
            <w:color w:val="215868" w:themeColor="accent5" w:themeShade="80"/>
          </w:rPr>
          <w:delText>6:</w:delText>
        </w:r>
      </w:del>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w:t>
      </w:r>
      <w:r w:rsidR="00CC6A12" w:rsidRPr="00904A68">
        <w:rPr>
          <w:rFonts w:ascii="Times New Roman" w:hAnsi="Times New Roman" w:cs="Times New Roman"/>
          <w:color w:val="215868" w:themeColor="accent5" w:themeShade="80"/>
        </w:rPr>
        <w:lastRenderedPageBreak/>
        <w:t xml:space="preserve">precipitation in the form of rain and snow melt is presented as vertical bars. Water year (WY) summaries are also provided for total precipitation recorded at each station. </w:t>
      </w:r>
    </w:p>
    <w:p w14:paraId="7DD319C1" w14:textId="79BB4D71" w:rsidR="00BE3BF1" w:rsidRPr="00904A68" w:rsidRDefault="00BE3BF1">
      <w:pPr>
        <w:spacing w:line="480" w:lineRule="auto"/>
        <w:rPr>
          <w:rFonts w:ascii="Times New Roman" w:hAnsi="Times New Roman" w:cs="Times New Roman"/>
          <w:color w:val="215868" w:themeColor="accent5" w:themeShade="80"/>
        </w:rPr>
        <w:pPrChange w:id="189" w:author="Katya" w:date="2019-01-07T09:30:00Z">
          <w:pPr>
            <w:spacing w:line="480" w:lineRule="auto"/>
            <w:ind w:firstLine="720"/>
          </w:pPr>
        </w:pPrChange>
      </w:pPr>
    </w:p>
    <w:p w14:paraId="53539F40" w14:textId="69A31850"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del w:id="190" w:author="Katya" w:date="2019-01-07T09:30:00Z">
        <w:r w:rsidRPr="00904A68">
          <w:rPr>
            <w:rFonts w:ascii="Times New Roman" w:hAnsi="Times New Roman" w:cs="Times New Roman"/>
            <w:color w:val="215868" w:themeColor="accent5" w:themeShade="80"/>
          </w:rPr>
          <w:delText>higher</w:delText>
        </w:r>
      </w:del>
      <w:ins w:id="191" w:author="Katya" w:date="2019-01-07T09:30:00Z">
        <w:r w:rsidR="005E596B">
          <w:rPr>
            <w:rFonts w:ascii="Times New Roman" w:hAnsi="Times New Roman" w:cs="Times New Roman"/>
            <w:color w:val="215868" w:themeColor="accent5" w:themeShade="80"/>
          </w:rPr>
          <w:t>greater</w:t>
        </w:r>
      </w:ins>
      <w:r w:rsidRPr="00904A68">
        <w:rPr>
          <w:rFonts w:ascii="Times New Roman" w:hAnsi="Times New Roman" w:cs="Times New Roman"/>
          <w:color w:val="215868" w:themeColor="accent5" w:themeShade="80"/>
        </w:rPr>
        <w:t xml:space="preserve"> and more persistent soil moisture during the 2017 water year (WY) than the 2018 WY, </w:t>
      </w:r>
      <w:del w:id="192" w:author="Katya" w:date="2019-01-07T09:30:00Z">
        <w:r w:rsidRPr="00904A68">
          <w:rPr>
            <w:rFonts w:ascii="Times New Roman" w:hAnsi="Times New Roman" w:cs="Times New Roman"/>
            <w:color w:val="215868" w:themeColor="accent5" w:themeShade="80"/>
          </w:rPr>
          <w:delText xml:space="preserve">due to </w:delText>
        </w:r>
      </w:del>
      <w:ins w:id="193" w:author="Katya" w:date="2019-01-07T09:30:00Z">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w:t>
        </w:r>
      </w:ins>
      <w:r w:rsidRPr="00904A68">
        <w:rPr>
          <w:rFonts w:ascii="Times New Roman" w:hAnsi="Times New Roman" w:cs="Times New Roman"/>
          <w:color w:val="215868" w:themeColor="accent5" w:themeShade="80"/>
        </w:rPr>
        <w:t xml:space="preserve">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194"/>
      <w:r w:rsidR="00943487" w:rsidRPr="00904A68">
        <w:rPr>
          <w:rFonts w:ascii="Times New Roman" w:hAnsi="Times New Roman" w:cs="Times New Roman"/>
          <w:color w:val="215868" w:themeColor="accent5" w:themeShade="80"/>
        </w:rPr>
        <w:t>interception</w:t>
      </w:r>
      <w:commentRangeEnd w:id="194"/>
      <w:r w:rsidR="00943487" w:rsidRPr="00904A68">
        <w:rPr>
          <w:rStyle w:val="CommentReference"/>
          <w:color w:val="215868" w:themeColor="accent5" w:themeShade="80"/>
        </w:rPr>
        <w:commentReference w:id="194"/>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195"/>
      <w:r w:rsidRPr="00904A68">
        <w:rPr>
          <w:rFonts w:ascii="Times New Roman" w:hAnsi="Times New Roman" w:cs="Times New Roman"/>
          <w:color w:val="215868" w:themeColor="accent5" w:themeShade="80"/>
        </w:rPr>
        <w:t>between the two water years</w:t>
      </w:r>
      <w:commentRangeEnd w:id="195"/>
      <w:r w:rsidRPr="00904A68">
        <w:rPr>
          <w:rStyle w:val="CommentReference"/>
          <w:color w:val="215868" w:themeColor="accent5" w:themeShade="80"/>
        </w:rPr>
        <w:commentReference w:id="195"/>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del w:id="196" w:author="Katya" w:date="2019-01-07T09:30:00Z">
        <w:r w:rsidRPr="00904A68">
          <w:rPr>
            <w:rFonts w:ascii="Times New Roman" w:hAnsi="Times New Roman" w:cs="Times New Roman"/>
            <w:color w:val="215868" w:themeColor="accent5" w:themeShade="80"/>
          </w:rPr>
          <w:delText>shrubland</w:delText>
        </w:r>
      </w:del>
      <w:commentRangeStart w:id="197"/>
      <w:commentRangeStart w:id="198"/>
      <w:ins w:id="199" w:author="Katya" w:date="2019-01-07T09:30:00Z">
        <w:r w:rsidRPr="00904A68">
          <w:rPr>
            <w:rFonts w:ascii="Times New Roman" w:hAnsi="Times New Roman" w:cs="Times New Roman"/>
            <w:color w:val="215868" w:themeColor="accent5" w:themeShade="80"/>
          </w:rPr>
          <w:t>shrub</w:t>
        </w:r>
      </w:ins>
      <w:commentRangeEnd w:id="197"/>
      <w:r w:rsidR="00B43783">
        <w:rPr>
          <w:rStyle w:val="CommentReference"/>
        </w:rPr>
        <w:commentReference w:id="197"/>
      </w:r>
      <w:commentRangeEnd w:id="198"/>
      <w:r w:rsidR="001F02B0">
        <w:rPr>
          <w:rStyle w:val="CommentReference"/>
        </w:rPr>
        <w:commentReference w:id="198"/>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2CDC04BF"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ins w:id="200" w:author="Gabrielle" w:date="2019-01-07T09:30:00Z">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ins>
      <w:r w:rsidR="00B63476">
        <w:rPr>
          <w:rFonts w:ascii="Times New Roman" w:hAnsi="Times New Roman" w:cs="Times New Roman"/>
          <w:color w:val="215868" w:themeColor="accent5" w:themeShade="80"/>
        </w:rPr>
      </w:r>
      <w:ins w:id="201" w:author="Gabrielle" w:date="2019-01-07T09:30:00Z">
        <w:r w:rsidR="00B63476">
          <w:rPr>
            <w:rFonts w:ascii="Times New Roman" w:hAnsi="Times New Roman" w:cs="Times New Roman"/>
            <w:color w:val="215868" w:themeColor="accent5" w:themeShade="80"/>
          </w:rPr>
          <w:fldChar w:fldCharType="separate"/>
        </w:r>
      </w:ins>
      <w:ins w:id="202" w:author="Gabrielle Boisrame" w:date="2019-01-07T10:13:00Z">
        <w:r w:rsidR="00230BA5" w:rsidRPr="00230BA5">
          <w:rPr>
            <w:color w:val="1F497D" w:themeColor="text2"/>
          </w:rPr>
          <w:t xml:space="preserve">Figure </w:t>
        </w:r>
        <w:r w:rsidR="00230BA5">
          <w:rPr>
            <w:noProof/>
          </w:rPr>
          <w:t>3</w:t>
        </w:r>
      </w:ins>
      <w:ins w:id="203" w:author="Gabrielle" w:date="2019-01-07T09:30:00Z">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ins>
      <w:ins w:id="204" w:author="Katya" w:date="2019-01-07T09:30:00Z">
        <w:r w:rsidR="00024BA0">
          <w:rPr>
            <w:rFonts w:ascii="Times New Roman" w:hAnsi="Times New Roman" w:cs="Times New Roman"/>
            <w:color w:val="215868" w:themeColor="accent5" w:themeShade="80"/>
          </w:rPr>
          <w:t>In SCB</w:t>
        </w:r>
      </w:ins>
      <w:r>
        <w:rPr>
          <w:rFonts w:ascii="Times New Roman" w:hAnsi="Times New Roman" w:cs="Times New Roman"/>
          <w:color w:val="215868" w:themeColor="accent5" w:themeShade="80"/>
        </w:rPr>
        <w:t xml:space="preserve">, </w:t>
      </w:r>
      <w:ins w:id="205" w:author="Gabrielle Boisrame" w:date="2019-01-07T10:18:00Z">
        <w:r w:rsidR="00230BA5">
          <w:rPr>
            <w:rFonts w:ascii="Times New Roman" w:hAnsi="Times New Roman" w:cs="Times New Roman"/>
            <w:color w:val="215868" w:themeColor="accent5" w:themeShade="80"/>
          </w:rPr>
          <w:t xml:space="preserve">the </w:t>
        </w:r>
      </w:ins>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203825"/>
                    </a:xfrm>
                    <a:prstGeom prst="rect">
                      <a:avLst/>
                    </a:prstGeom>
                  </pic:spPr>
                </pic:pic>
              </a:graphicData>
            </a:graphic>
          </wp:inline>
        </w:drawing>
      </w:r>
    </w:p>
    <w:p w14:paraId="0DA9F760" w14:textId="3BE89CD2" w:rsidR="00FF033D" w:rsidRPr="00904A68" w:rsidRDefault="00FF033D" w:rsidP="00B10776">
      <w:pPr>
        <w:pStyle w:val="Caption"/>
        <w:jc w:val="center"/>
        <w:rPr>
          <w:rFonts w:ascii="Times New Roman" w:hAnsi="Times New Roman" w:cs="Times New Roman"/>
          <w:color w:val="215868" w:themeColor="accent5" w:themeShade="80"/>
        </w:rPr>
      </w:pPr>
      <w:bookmarkStart w:id="206" w:name="_Ref534405693"/>
      <w:r w:rsidRPr="00B10776">
        <w:t xml:space="preserve">Figure </w:t>
      </w:r>
      <w:ins w:id="207"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208" w:author="Gabrielle Boisrame" w:date="2019-01-07T10:13:00Z">
        <w:r w:rsidR="00230BA5">
          <w:rPr>
            <w:noProof/>
          </w:rPr>
          <w:t>3</w:t>
        </w:r>
      </w:ins>
      <w:ins w:id="209" w:author="Gabrielle" w:date="2019-01-07T09:30:00Z">
        <w:r w:rsidR="00E84328">
          <w:rPr>
            <w:noProof/>
          </w:rPr>
          <w:fldChar w:fldCharType="end"/>
        </w:r>
        <w:bookmarkEnd w:id="206"/>
        <w:r w:rsidR="00B63476">
          <w:t>:</w:t>
        </w:r>
      </w:ins>
      <w:del w:id="210" w:author="Gabrielle" w:date="2019-01-07T09:30:00Z">
        <w:r w:rsidRPr="004404D6">
          <w:rPr>
            <w:rFonts w:ascii="Times New Roman" w:hAnsi="Times New Roman" w:cs="Times New Roman"/>
            <w:b/>
            <w:color w:val="215868" w:themeColor="accent5" w:themeShade="80"/>
          </w:rPr>
          <w:delText>7:</w:delText>
        </w:r>
      </w:del>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ins w:id="211" w:author="Katya" w:date="2019-01-07T09:30:00Z">
        <w:r w:rsidR="00B55D52">
          <w:rPr>
            <w:rFonts w:ascii="Times New Roman" w:hAnsi="Times New Roman" w:cs="Times New Roman"/>
            <w:color w:val="215868" w:themeColor="accent5" w:themeShade="80"/>
          </w:rPr>
          <w:t xml:space="preserve"> for 2017 and 2018 water years for forest, shrub, and wetland stations</w:t>
        </w:r>
      </w:ins>
      <w:r w:rsidR="00B55D52">
        <w:rPr>
          <w:rFonts w:ascii="Times New Roman" w:hAnsi="Times New Roman" w:cs="Times New Roman"/>
          <w:color w:val="215868" w:themeColor="accent5" w:themeShade="80"/>
        </w:rPr>
        <w:t xml:space="preserve">.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B1755E4"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212"/>
      <w:commentRangeStart w:id="213"/>
      <w:r w:rsidRPr="00904A68">
        <w:rPr>
          <w:rFonts w:ascii="Times New Roman" w:hAnsi="Times New Roman" w:cs="Times New Roman"/>
          <w:color w:val="215868" w:themeColor="accent5" w:themeShade="80"/>
        </w:rPr>
        <w:t xml:space="preserve">Differences </w:t>
      </w:r>
      <w:del w:id="214" w:author="Katya" w:date="2019-01-07T09:30:00Z">
        <w:r w:rsidRPr="00904A68">
          <w:rPr>
            <w:rFonts w:ascii="Times New Roman" w:hAnsi="Times New Roman" w:cs="Times New Roman"/>
            <w:color w:val="215868" w:themeColor="accent5" w:themeShade="80"/>
          </w:rPr>
          <w:delText>between</w:delText>
        </w:r>
      </w:del>
      <w:ins w:id="215" w:author="Katya" w:date="2019-01-07T09:30:00Z">
        <w:r w:rsidR="00B55D52">
          <w:rPr>
            <w:rFonts w:ascii="Times New Roman" w:hAnsi="Times New Roman" w:cs="Times New Roman"/>
            <w:color w:val="215868" w:themeColor="accent5" w:themeShade="80"/>
          </w:rPr>
          <w:t>in</w:t>
        </w:r>
      </w:ins>
      <w:r w:rsidRPr="00904A68">
        <w:rPr>
          <w:rFonts w:ascii="Times New Roman" w:hAnsi="Times New Roman" w:cs="Times New Roman"/>
          <w:color w:val="215868" w:themeColor="accent5" w:themeShade="80"/>
        </w:rPr>
        <w:t xml:space="preserve"> weather station vegetation between ICB and SCB </w:t>
      </w:r>
      <w:ins w:id="216" w:author="Katya" w:date="2019-01-07T09:30:00Z">
        <w:r w:rsidR="00B55D52">
          <w:rPr>
            <w:rFonts w:ascii="Times New Roman" w:hAnsi="Times New Roman" w:cs="Times New Roman"/>
            <w:color w:val="215868" w:themeColor="accent5" w:themeShade="80"/>
          </w:rPr>
          <w:t xml:space="preserve">do </w:t>
        </w:r>
      </w:ins>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 xml:space="preserve">is predominantly vegetated with tall grasses. The </w:t>
      </w:r>
      <w:proofErr w:type="spellStart"/>
      <w:r w:rsidR="000C2D17" w:rsidRPr="00904A68">
        <w:rPr>
          <w:rFonts w:ascii="Times New Roman" w:hAnsi="Times New Roman" w:cs="Times New Roman"/>
          <w:color w:val="215868" w:themeColor="accent5" w:themeShade="80"/>
        </w:rPr>
        <w:t>shrubland</w:t>
      </w:r>
      <w:proofErr w:type="spellEnd"/>
      <w:r w:rsidR="000C2D17" w:rsidRPr="00904A68">
        <w:rPr>
          <w:rFonts w:ascii="Times New Roman" w:hAnsi="Times New Roman" w:cs="Times New Roman"/>
          <w:color w:val="215868" w:themeColor="accent5" w:themeShade="80"/>
        </w:rPr>
        <w:t xml:space="preserve"> site in ICB prior to the Empire Fire in the fall of 2017 was comprised mostly of white-thorn (</w:t>
      </w:r>
      <w:proofErr w:type="spellStart"/>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proofErr w:type="spellEnd"/>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w:t>
      </w:r>
      <w:proofErr w:type="spellStart"/>
      <w:r w:rsidR="000C2D17" w:rsidRPr="00904A68">
        <w:rPr>
          <w:rFonts w:ascii="Times New Roman" w:hAnsi="Times New Roman" w:cs="Times New Roman"/>
          <w:color w:val="215868" w:themeColor="accent5" w:themeShade="80"/>
        </w:rPr>
        <w:t>ceanothus</w:t>
      </w:r>
      <w:proofErr w:type="spellEnd"/>
      <w:r w:rsidR="000C2D17" w:rsidRPr="00904A68">
        <w:rPr>
          <w:rFonts w:ascii="Times New Roman" w:hAnsi="Times New Roman" w:cs="Times New Roman"/>
          <w:color w:val="215868" w:themeColor="accent5" w:themeShade="80"/>
        </w:rPr>
        <w:t xml:space="preserve">. Forest sites are similar in tree density, tree species, and slope for both ICB and SCB </w:t>
      </w:r>
      <w:commentRangeEnd w:id="212"/>
      <w:r w:rsidR="001C68F6" w:rsidRPr="00904A68">
        <w:rPr>
          <w:rStyle w:val="CommentReference"/>
          <w:color w:val="215868" w:themeColor="accent5" w:themeShade="80"/>
        </w:rPr>
        <w:commentReference w:id="212"/>
      </w:r>
      <w:commentRangeEnd w:id="213"/>
      <w:r w:rsidR="009B6214">
        <w:rPr>
          <w:rStyle w:val="CommentReference"/>
        </w:rPr>
        <w:commentReference w:id="213"/>
      </w:r>
    </w:p>
    <w:p w14:paraId="03CE32C6" w14:textId="5F863103" w:rsidR="00F61521" w:rsidRDefault="00250CC1" w:rsidP="00F61521">
      <w:pPr>
        <w:spacing w:line="480" w:lineRule="auto"/>
        <w:ind w:firstLine="720"/>
        <w:rPr>
          <w:ins w:id="217" w:author="Katya" w:date="2019-01-07T09:30:00Z"/>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del w:id="218" w:author="Katya" w:date="2019-01-07T09:30:00Z">
        <w:r w:rsidR="00087182" w:rsidRPr="00904A68">
          <w:rPr>
            <w:rFonts w:ascii="Times New Roman" w:hAnsi="Times New Roman" w:cs="Times New Roman"/>
            <w:color w:val="215868" w:themeColor="accent5" w:themeShade="80"/>
          </w:rPr>
          <w:delText>4</w:delText>
        </w:r>
      </w:del>
      <w:ins w:id="219" w:author="Katya" w:date="2019-01-07T09:30:00Z">
        <w:r w:rsidR="00F61521">
          <w:rPr>
            <w:rFonts w:ascii="Times New Roman" w:hAnsi="Times New Roman" w:cs="Times New Roman"/>
            <w:color w:val="215868" w:themeColor="accent5" w:themeShade="80"/>
          </w:rPr>
          <w:t>1</w:t>
        </w:r>
      </w:ins>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w:t>
      </w:r>
      <w:ins w:id="220" w:author="Katya" w:date="2019-01-07T09:30:00Z">
        <w:r w:rsidR="00F61521">
          <w:rPr>
            <w:rFonts w:ascii="Times New Roman" w:hAnsi="Times New Roman" w:cs="Times New Roman"/>
            <w:color w:val="215868" w:themeColor="accent5" w:themeShade="80"/>
          </w:rPr>
          <w:t>.0</w:t>
        </w:r>
      </w:ins>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del w:id="221" w:author="Katya" w:date="2019-01-07T09:30:00Z">
        <w:r w:rsidR="00087182" w:rsidRPr="00904A68">
          <w:rPr>
            <w:rFonts w:ascii="Times New Roman" w:hAnsi="Times New Roman" w:cs="Times New Roman"/>
            <w:color w:val="215868" w:themeColor="accent5" w:themeShade="80"/>
          </w:rPr>
          <w:delText>1</w:delText>
        </w:r>
      </w:del>
      <w:ins w:id="222" w:author="Katya" w:date="2019-01-07T09:30:00Z">
        <w:r w:rsidR="00F61521">
          <w:rPr>
            <w:rFonts w:ascii="Times New Roman" w:hAnsi="Times New Roman" w:cs="Times New Roman"/>
            <w:color w:val="215868" w:themeColor="accent5" w:themeShade="80"/>
          </w:rPr>
          <w:t>3</w:t>
        </w:r>
      </w:ins>
      <w:r w:rsidR="00087182" w:rsidRPr="00904A68">
        <w:rPr>
          <w:rFonts w:ascii="Times New Roman" w:hAnsi="Times New Roman" w:cs="Times New Roman"/>
          <w:color w:val="215868" w:themeColor="accent5" w:themeShade="80"/>
        </w:rPr>
        <w:t>-1</w:t>
      </w:r>
      <w:proofErr w:type="gramStart"/>
      <w:r w:rsidR="00087182" w:rsidRPr="00904A68">
        <w:rPr>
          <w:rFonts w:ascii="Times New Roman" w:hAnsi="Times New Roman" w:cs="Times New Roman"/>
          <w:color w:val="215868" w:themeColor="accent5" w:themeShade="80"/>
        </w:rPr>
        <w:t>.</w:t>
      </w:r>
      <w:proofErr w:type="gramEnd"/>
      <w:del w:id="223" w:author="Katya" w:date="2019-01-07T09:30:00Z">
        <w:r w:rsidR="00087182" w:rsidRPr="00904A68">
          <w:rPr>
            <w:rFonts w:ascii="Times New Roman" w:hAnsi="Times New Roman" w:cs="Times New Roman"/>
            <w:color w:val="215868" w:themeColor="accent5" w:themeShade="80"/>
          </w:rPr>
          <w:delText>2</w:delText>
        </w:r>
      </w:del>
      <w:ins w:id="224" w:author="Katya" w:date="2019-01-07T09:30:00Z">
        <w:r w:rsidR="00F61521">
          <w:rPr>
            <w:rFonts w:ascii="Times New Roman" w:hAnsi="Times New Roman" w:cs="Times New Roman"/>
            <w:color w:val="215868" w:themeColor="accent5" w:themeShade="80"/>
          </w:rPr>
          <w:t>7</w:t>
        </w:r>
      </w:ins>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ins w:id="225" w:author="Katya" w:date="2019-01-07T09:30:00Z">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ins>
    </w:p>
    <w:p w14:paraId="0DA96823" w14:textId="77777777" w:rsidR="009B6214" w:rsidRDefault="00087182" w:rsidP="00D81477">
      <w:pPr>
        <w:spacing w:line="480" w:lineRule="auto"/>
        <w:ind w:firstLine="720"/>
        <w:rPr>
          <w:ins w:id="226" w:author="Gabrielle Boisrame" w:date="2019-01-07T10:23:00Z"/>
          <w:rFonts w:ascii="Times New Roman" w:hAnsi="Times New Roman" w:cs="Times New Roman"/>
          <w:color w:val="215868" w:themeColor="accent5" w:themeShade="80"/>
        </w:rPr>
      </w:pPr>
      <w:ins w:id="227" w:author="Katya" w:date="2019-01-07T09:30:00Z">
        <w:r w:rsidRPr="00904A68">
          <w:rPr>
            <w:rFonts w:ascii="Times New Roman" w:hAnsi="Times New Roman" w:cs="Times New Roman"/>
            <w:color w:val="215868" w:themeColor="accent5" w:themeShade="80"/>
          </w:rPr>
          <w:t xml:space="preserve"> </w:t>
        </w:r>
      </w:ins>
      <w:commentRangeStart w:id="228"/>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228"/>
      <w:r w:rsidR="00B43783" w:rsidRPr="004404D6">
        <w:rPr>
          <w:rStyle w:val="CommentReference"/>
          <w:strike/>
        </w:rPr>
        <w:commentReference w:id="228"/>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ins w:id="229" w:author="Katya" w:date="2019-01-07T09:30:00Z">
        <w:r w:rsidR="00323B2C">
          <w:rPr>
            <w:rFonts w:ascii="Times New Roman" w:hAnsi="Times New Roman" w:cs="Times New Roman"/>
            <w:color w:val="215868" w:themeColor="accent5" w:themeShade="80"/>
          </w:rPr>
          <w:t xml:space="preserve">and time </w:t>
        </w:r>
      </w:ins>
      <w:r w:rsidR="004404D6">
        <w:rPr>
          <w:rFonts w:ascii="Times New Roman" w:hAnsi="Times New Roman" w:cs="Times New Roman"/>
          <w:color w:val="215868" w:themeColor="accent5" w:themeShade="80"/>
        </w:rPr>
        <w:t xml:space="preserve">integrated soil moisture </w:t>
      </w:r>
      <w:del w:id="230" w:author="Katya" w:date="2019-01-07T09:30:00Z">
        <w:r w:rsidR="004404D6">
          <w:rPr>
            <w:rFonts w:ascii="Times New Roman" w:hAnsi="Times New Roman" w:cs="Times New Roman"/>
            <w:color w:val="215868" w:themeColor="accent5" w:themeShade="80"/>
          </w:rPr>
          <w:delText xml:space="preserve">gain </w:delText>
        </w:r>
      </w:del>
      <w:proofErr w:type="spellStart"/>
      <w:r w:rsidR="004404D6">
        <w:rPr>
          <w:rFonts w:ascii="Times New Roman" w:hAnsi="Times New Roman" w:cs="Times New Roman"/>
          <w:color w:val="215868" w:themeColor="accent5" w:themeShade="80"/>
        </w:rPr>
        <w:t>timeseries</w:t>
      </w:r>
      <w:proofErr w:type="spellEnd"/>
      <w:r w:rsidR="004404D6">
        <w:rPr>
          <w:rFonts w:ascii="Times New Roman" w:hAnsi="Times New Roman" w:cs="Times New Roman"/>
          <w:color w:val="215868" w:themeColor="accent5" w:themeShade="80"/>
        </w:rPr>
        <w:t xml:space="preserve">. Cumulative soil moisture is another metric to gauge how much water shallow soils have received. It is a useful metric to </w:t>
      </w:r>
      <w:del w:id="231" w:author="Katya" w:date="2019-01-07T09:30:00Z">
        <w:r w:rsidR="004404D6">
          <w:rPr>
            <w:rFonts w:ascii="Times New Roman" w:hAnsi="Times New Roman" w:cs="Times New Roman"/>
            <w:color w:val="215868" w:themeColor="accent5" w:themeShade="80"/>
          </w:rPr>
          <w:delText>gauge</w:delText>
        </w:r>
      </w:del>
      <w:ins w:id="232" w:author="Katya" w:date="2019-01-07T09:30:00Z">
        <w:r w:rsidR="00B55D52">
          <w:rPr>
            <w:rFonts w:ascii="Times New Roman" w:hAnsi="Times New Roman" w:cs="Times New Roman"/>
            <w:color w:val="215868" w:themeColor="accent5" w:themeShade="80"/>
          </w:rPr>
          <w:t>approximate</w:t>
        </w:r>
      </w:ins>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0B1E4C8E"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del w:id="233" w:author="Katya" w:date="2019-01-07T09:30:00Z">
        <w:r w:rsidRPr="00904A68">
          <w:rPr>
            <w:rFonts w:ascii="Times New Roman" w:hAnsi="Times New Roman" w:cs="Times New Roman"/>
            <w:color w:val="215868" w:themeColor="accent5" w:themeShade="80"/>
          </w:rPr>
          <w:delText>all</w:delText>
        </w:r>
      </w:del>
      <w:ins w:id="234" w:author="Katya" w:date="2019-01-07T09:30:00Z">
        <w:r w:rsidR="002E11B9">
          <w:rPr>
            <w:rFonts w:ascii="Times New Roman" w:hAnsi="Times New Roman" w:cs="Times New Roman"/>
            <w:color w:val="215868" w:themeColor="accent5" w:themeShade="80"/>
          </w:rPr>
          <w:t>most</w:t>
        </w:r>
      </w:ins>
      <w:r w:rsidRPr="00904A68">
        <w:rPr>
          <w:rFonts w:ascii="Times New Roman" w:hAnsi="Times New Roman" w:cs="Times New Roman"/>
          <w:color w:val="215868" w:themeColor="accent5" w:themeShade="80"/>
        </w:rPr>
        <w:t xml:space="preserve"> sites, years, and locations</w:t>
      </w:r>
      <w:del w:id="235" w:author="Katya" w:date="2019-01-07T09:30:00Z">
        <w:r w:rsidRPr="00904A68">
          <w:rPr>
            <w:rFonts w:ascii="Times New Roman" w:hAnsi="Times New Roman" w:cs="Times New Roman"/>
            <w:color w:val="215868" w:themeColor="accent5" w:themeShade="80"/>
          </w:rPr>
          <w:delText xml:space="preserve">, with the exception </w:delText>
        </w:r>
        <w:r w:rsidR="0069666A">
          <w:rPr>
            <w:rFonts w:ascii="Times New Roman" w:hAnsi="Times New Roman" w:cs="Times New Roman"/>
            <w:color w:val="215868" w:themeColor="accent5" w:themeShade="80"/>
          </w:rPr>
          <w:delText>of sites with</w:delText>
        </w:r>
      </w:del>
      <w:ins w:id="236" w:author="Katya" w:date="2019-01-07T09:30:00Z">
        <w:r w:rsidR="002E11B9">
          <w:rPr>
            <w:rFonts w:ascii="Times New Roman" w:hAnsi="Times New Roman" w:cs="Times New Roman"/>
            <w:color w:val="215868" w:themeColor="accent5" w:themeShade="80"/>
          </w:rPr>
          <w:t>. Two big exceptions being ICB’s wetland site which retains</w:t>
        </w:r>
      </w:ins>
      <w:r w:rsidR="002E11B9">
        <w:rPr>
          <w:rFonts w:ascii="Times New Roman" w:hAnsi="Times New Roman" w:cs="Times New Roman"/>
          <w:color w:val="215868" w:themeColor="accent5" w:themeShade="80"/>
        </w:rPr>
        <w:t xml:space="preserve"> saturated deep but </w:t>
      </w:r>
      <w:del w:id="237" w:author="Katya" w:date="2019-01-07T09:30:00Z">
        <w:r w:rsidR="0069666A">
          <w:rPr>
            <w:rFonts w:ascii="Times New Roman" w:hAnsi="Times New Roman" w:cs="Times New Roman"/>
            <w:color w:val="215868" w:themeColor="accent5" w:themeShade="80"/>
          </w:rPr>
          <w:delText>fluctuating</w:delText>
        </w:r>
      </w:del>
      <w:ins w:id="238" w:author="Katya" w:date="2019-01-07T09:30:00Z">
        <w:r w:rsidR="002E11B9">
          <w:rPr>
            <w:rFonts w:ascii="Times New Roman" w:hAnsi="Times New Roman" w:cs="Times New Roman"/>
            <w:color w:val="215868" w:themeColor="accent5" w:themeShade="80"/>
          </w:rPr>
          <w:t>not</w:t>
        </w:r>
      </w:ins>
      <w:r w:rsidR="002E11B9">
        <w:rPr>
          <w:rFonts w:ascii="Times New Roman" w:hAnsi="Times New Roman" w:cs="Times New Roman"/>
          <w:color w:val="215868" w:themeColor="accent5" w:themeShade="80"/>
        </w:rPr>
        <w:t xml:space="preserve"> shallow </w:t>
      </w:r>
      <w:del w:id="239" w:author="Katya" w:date="2019-01-07T09:30:00Z">
        <w:r w:rsidRPr="00904A68">
          <w:rPr>
            <w:rFonts w:ascii="Times New Roman" w:hAnsi="Times New Roman" w:cs="Times New Roman"/>
            <w:color w:val="215868" w:themeColor="accent5" w:themeShade="80"/>
          </w:rPr>
          <w:delText xml:space="preserve">soil </w:delText>
        </w:r>
        <w:r w:rsidR="006558CD">
          <w:rPr>
            <w:rFonts w:ascii="Times New Roman" w:hAnsi="Times New Roman" w:cs="Times New Roman"/>
            <w:color w:val="215868" w:themeColor="accent5" w:themeShade="80"/>
          </w:rPr>
          <w:delText xml:space="preserve">moisture. </w:delText>
        </w:r>
        <w:r w:rsidRPr="00904A68">
          <w:rPr>
            <w:rFonts w:ascii="Times New Roman" w:hAnsi="Times New Roman" w:cs="Times New Roman"/>
            <w:color w:val="215868" w:themeColor="accent5" w:themeShade="80"/>
          </w:rPr>
          <w:delText>The</w:delText>
        </w:r>
      </w:del>
      <w:ins w:id="240" w:author="Katya" w:date="2019-01-07T09:30:00Z">
        <w:r w:rsidR="002E11B9">
          <w:rPr>
            <w:rFonts w:ascii="Times New Roman" w:hAnsi="Times New Roman" w:cs="Times New Roman"/>
            <w:color w:val="215868" w:themeColor="accent5" w:themeShade="80"/>
          </w:rPr>
          <w:t xml:space="preserve">soils in the summer, </w:t>
        </w:r>
        <w:commentRangeStart w:id="241"/>
        <w:r w:rsidR="002E11B9">
          <w:rPr>
            <w:rFonts w:ascii="Times New Roman" w:hAnsi="Times New Roman" w:cs="Times New Roman"/>
            <w:color w:val="215868" w:themeColor="accent5" w:themeShade="80"/>
          </w:rPr>
          <w:t>and SCB’s shrub site in the 2018</w:t>
        </w:r>
        <w:commentRangeEnd w:id="241"/>
        <w:r w:rsidR="002E11B9">
          <w:rPr>
            <w:rStyle w:val="CommentReference"/>
          </w:rPr>
          <w:commentReference w:id="241"/>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ins>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1280"/>
        <w:gridCol w:w="1014"/>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3AA7505C" w:rsidR="007A7140" w:rsidRPr="00904A68" w:rsidRDefault="007A7140" w:rsidP="00B31016">
            <w:pPr>
              <w:jc w:val="center"/>
              <w:rPr>
                <w:color w:val="215868" w:themeColor="accent5" w:themeShade="80"/>
              </w:rPr>
            </w:pPr>
            <w:del w:id="242" w:author="Katya" w:date="2019-01-07T09:30:00Z">
              <w:r w:rsidRPr="00904A68">
                <w:rPr>
                  <w:color w:val="215868" w:themeColor="accent5" w:themeShade="80"/>
                </w:rPr>
                <w:delText>660</w:delText>
              </w:r>
            </w:del>
            <w:ins w:id="243" w:author="Katya" w:date="2019-01-07T09:30:00Z">
              <w:r w:rsidR="00C53C6C">
                <w:rPr>
                  <w:color w:val="215868" w:themeColor="accent5" w:themeShade="80"/>
                </w:rPr>
                <w:t>939</w:t>
              </w:r>
            </w:ins>
          </w:p>
        </w:tc>
        <w:tc>
          <w:tcPr>
            <w:tcW w:w="778" w:type="dxa"/>
            <w:tcBorders>
              <w:top w:val="single" w:sz="18" w:space="0" w:color="000000"/>
              <w:right w:val="single" w:sz="18" w:space="0" w:color="000000"/>
            </w:tcBorders>
            <w:shd w:val="clear" w:color="auto" w:fill="C6D9F1" w:themeFill="text2" w:themeFillTint="33"/>
            <w:vAlign w:val="center"/>
          </w:tcPr>
          <w:p w14:paraId="0ABEB5D6" w14:textId="09958F72" w:rsidR="007A7140" w:rsidRPr="00904A68" w:rsidRDefault="007A7140" w:rsidP="00B31016">
            <w:pPr>
              <w:jc w:val="center"/>
              <w:rPr>
                <w:color w:val="215868" w:themeColor="accent5" w:themeShade="80"/>
              </w:rPr>
            </w:pPr>
            <w:del w:id="244" w:author="Katya" w:date="2019-01-07T09:30:00Z">
              <w:r w:rsidRPr="00904A68">
                <w:rPr>
                  <w:color w:val="215868" w:themeColor="accent5" w:themeShade="80"/>
                </w:rPr>
                <w:delText>434</w:delText>
              </w:r>
            </w:del>
            <w:ins w:id="245" w:author="Katya" w:date="2019-01-07T09:30:00Z">
              <w:r w:rsidR="00C53C6C">
                <w:rPr>
                  <w:color w:val="215868" w:themeColor="accent5" w:themeShade="80"/>
                </w:rPr>
                <w:t>394</w:t>
              </w:r>
            </w:ins>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6AD775C4" w:rsidR="007A7140" w:rsidRPr="00904A68" w:rsidRDefault="007A7140" w:rsidP="00B31016">
            <w:pPr>
              <w:jc w:val="center"/>
              <w:rPr>
                <w:color w:val="215868" w:themeColor="accent5" w:themeShade="80"/>
              </w:rPr>
            </w:pPr>
            <w:del w:id="246" w:author="Katya" w:date="2019-01-07T09:30:00Z">
              <w:r w:rsidRPr="00904A68">
                <w:rPr>
                  <w:color w:val="215868" w:themeColor="accent5" w:themeShade="80"/>
                </w:rPr>
                <w:delText>1064</w:delText>
              </w:r>
            </w:del>
            <w:ins w:id="247" w:author="Katya" w:date="2019-01-07T09:30:00Z">
              <w:r w:rsidRPr="00904A68">
                <w:rPr>
                  <w:color w:val="215868" w:themeColor="accent5" w:themeShade="80"/>
                </w:rPr>
                <w:t>1</w:t>
              </w:r>
              <w:r w:rsidR="00F61521">
                <w:rPr>
                  <w:color w:val="215868" w:themeColor="accent5" w:themeShade="80"/>
                </w:rPr>
                <w:t>192</w:t>
              </w:r>
            </w:ins>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63AADF31" w:rsidR="007A7140" w:rsidRPr="00904A68" w:rsidRDefault="007A7140" w:rsidP="00B31016">
            <w:pPr>
              <w:jc w:val="center"/>
              <w:rPr>
                <w:color w:val="215868" w:themeColor="accent5" w:themeShade="80"/>
              </w:rPr>
            </w:pPr>
            <w:del w:id="248" w:author="Katya" w:date="2019-01-07T09:30:00Z">
              <w:r w:rsidRPr="00904A68">
                <w:rPr>
                  <w:color w:val="215868" w:themeColor="accent5" w:themeShade="80"/>
                </w:rPr>
                <w:delText>537</w:delText>
              </w:r>
            </w:del>
            <w:ins w:id="249" w:author="Katya" w:date="2019-01-07T09:30:00Z">
              <w:r w:rsidR="00F61521">
                <w:rPr>
                  <w:color w:val="215868" w:themeColor="accent5" w:themeShade="80"/>
                </w:rPr>
                <w:t>657</w:t>
              </w:r>
            </w:ins>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1FD0DF07" w:rsidR="007A7140" w:rsidRPr="00904A68" w:rsidRDefault="007A7140" w:rsidP="00B31016">
            <w:pPr>
              <w:jc w:val="center"/>
              <w:rPr>
                <w:color w:val="215868" w:themeColor="accent5" w:themeShade="80"/>
              </w:rPr>
            </w:pPr>
            <w:del w:id="250" w:author="Katya" w:date="2019-01-07T09:30:00Z">
              <w:r w:rsidRPr="00904A68">
                <w:rPr>
                  <w:color w:val="215868" w:themeColor="accent5" w:themeShade="80"/>
                </w:rPr>
                <w:delText>828</w:delText>
              </w:r>
            </w:del>
            <w:ins w:id="251" w:author="Katya" w:date="2019-01-07T09:30:00Z">
              <w:r w:rsidR="00C53C6C">
                <w:rPr>
                  <w:color w:val="215868" w:themeColor="accent5" w:themeShade="80"/>
                </w:rPr>
                <w:t>1152</w:t>
              </w:r>
            </w:ins>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252"/>
            <w:commentRangeStart w:id="253"/>
            <w:r w:rsidRPr="00904A68">
              <w:rPr>
                <w:color w:val="215868" w:themeColor="accent5" w:themeShade="80"/>
              </w:rPr>
              <w:t>0.</w:t>
            </w:r>
            <w:r w:rsidR="00BB090D">
              <w:rPr>
                <w:color w:val="215868" w:themeColor="accent5" w:themeShade="80"/>
              </w:rPr>
              <w:t>20</w:t>
            </w:r>
            <w:commentRangeEnd w:id="252"/>
            <w:r w:rsidR="000D45F0">
              <w:rPr>
                <w:rStyle w:val="CommentReference"/>
              </w:rPr>
              <w:commentReference w:id="252"/>
            </w:r>
            <w:commentRangeEnd w:id="253"/>
            <w:r w:rsidR="009B6214">
              <w:rPr>
                <w:rStyle w:val="CommentReference"/>
              </w:rPr>
              <w:commentReference w:id="253"/>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27EC16" w:rsidR="007A7140" w:rsidRPr="00904A68" w:rsidRDefault="007A7140" w:rsidP="00B31016">
            <w:pPr>
              <w:jc w:val="center"/>
              <w:rPr>
                <w:color w:val="215868" w:themeColor="accent5" w:themeShade="80"/>
              </w:rPr>
            </w:pPr>
            <w:del w:id="254" w:author="Katya" w:date="2019-01-07T09:30:00Z">
              <w:r w:rsidRPr="00904A68">
                <w:rPr>
                  <w:color w:val="215868" w:themeColor="accent5" w:themeShade="80"/>
                </w:rPr>
                <w:delText>1154</w:delText>
              </w:r>
            </w:del>
            <w:ins w:id="255" w:author="Katya" w:date="2019-01-07T09:30:00Z">
              <w:r w:rsidRPr="00904A68">
                <w:rPr>
                  <w:color w:val="215868" w:themeColor="accent5" w:themeShade="80"/>
                </w:rPr>
                <w:t>1</w:t>
              </w:r>
              <w:r w:rsidR="00F61521">
                <w:rPr>
                  <w:color w:val="215868" w:themeColor="accent5" w:themeShade="80"/>
                </w:rPr>
                <w:t>287</w:t>
              </w:r>
            </w:ins>
          </w:p>
        </w:tc>
        <w:tc>
          <w:tcPr>
            <w:tcW w:w="778" w:type="dxa"/>
            <w:tcBorders>
              <w:bottom w:val="single" w:sz="18" w:space="0" w:color="auto"/>
              <w:right w:val="single" w:sz="18" w:space="0" w:color="000000"/>
            </w:tcBorders>
            <w:shd w:val="clear" w:color="auto" w:fill="95B3D7" w:themeFill="accent1" w:themeFillTint="99"/>
            <w:vAlign w:val="center"/>
          </w:tcPr>
          <w:p w14:paraId="01DCEC23" w14:textId="5D2BF774" w:rsidR="007A7140" w:rsidRPr="00904A68" w:rsidRDefault="007A7140" w:rsidP="00B31016">
            <w:pPr>
              <w:jc w:val="center"/>
              <w:rPr>
                <w:color w:val="215868" w:themeColor="accent5" w:themeShade="80"/>
              </w:rPr>
            </w:pPr>
            <w:del w:id="256" w:author="Katya" w:date="2019-01-07T09:30:00Z">
              <w:r w:rsidRPr="00904A68">
                <w:rPr>
                  <w:color w:val="215868" w:themeColor="accent5" w:themeShade="80"/>
                </w:rPr>
                <w:delText>587</w:delText>
              </w:r>
            </w:del>
            <w:ins w:id="257" w:author="Katya" w:date="2019-01-07T09:30:00Z">
              <w:r w:rsidR="00F61521">
                <w:rPr>
                  <w:color w:val="215868" w:themeColor="accent5" w:themeShade="80"/>
                </w:rPr>
                <w:t>713</w:t>
              </w:r>
            </w:ins>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88F48FA" w:rsidR="007A7140" w:rsidRPr="00904A68" w:rsidRDefault="007A7140" w:rsidP="00B31016">
            <w:pPr>
              <w:jc w:val="center"/>
              <w:rPr>
                <w:color w:val="215868" w:themeColor="accent5" w:themeShade="80"/>
              </w:rPr>
            </w:pPr>
            <w:del w:id="258" w:author="Katya" w:date="2019-01-07T09:30:00Z">
              <w:r w:rsidRPr="00904A68">
                <w:rPr>
                  <w:color w:val="215868" w:themeColor="accent5" w:themeShade="80"/>
                </w:rPr>
                <w:delText>378</w:delText>
              </w:r>
            </w:del>
            <w:ins w:id="259" w:author="Katya" w:date="2019-01-07T09:30:00Z">
              <w:r w:rsidR="00C53C6C">
                <w:rPr>
                  <w:color w:val="215868" w:themeColor="accent5" w:themeShade="80"/>
                </w:rPr>
                <w:t>426</w:t>
              </w:r>
            </w:ins>
          </w:p>
        </w:tc>
        <w:tc>
          <w:tcPr>
            <w:tcW w:w="778" w:type="dxa"/>
            <w:tcBorders>
              <w:top w:val="single" w:sz="18" w:space="0" w:color="auto"/>
              <w:right w:val="single" w:sz="18" w:space="0" w:color="000000"/>
            </w:tcBorders>
            <w:shd w:val="clear" w:color="auto" w:fill="C6D9F1" w:themeFill="text2" w:themeFillTint="33"/>
            <w:vAlign w:val="center"/>
          </w:tcPr>
          <w:p w14:paraId="1AFF2D07" w14:textId="23FAEB7A" w:rsidR="007A7140" w:rsidRPr="00904A68" w:rsidRDefault="007A7140" w:rsidP="00B31016">
            <w:pPr>
              <w:jc w:val="center"/>
              <w:rPr>
                <w:color w:val="215868" w:themeColor="accent5" w:themeShade="80"/>
              </w:rPr>
            </w:pPr>
            <w:del w:id="260" w:author="Katya" w:date="2019-01-07T09:30:00Z">
              <w:r w:rsidRPr="00904A68">
                <w:rPr>
                  <w:color w:val="215868" w:themeColor="accent5" w:themeShade="80"/>
                </w:rPr>
                <w:delText>385</w:delText>
              </w:r>
            </w:del>
            <w:ins w:id="261" w:author="Katya" w:date="2019-01-07T09:30:00Z">
              <w:r w:rsidRPr="00904A68">
                <w:rPr>
                  <w:color w:val="215868" w:themeColor="accent5" w:themeShade="80"/>
                </w:rPr>
                <w:t>3</w:t>
              </w:r>
              <w:r w:rsidR="00C53C6C">
                <w:rPr>
                  <w:color w:val="215868" w:themeColor="accent5" w:themeShade="80"/>
                </w:rPr>
                <w:t>68</w:t>
              </w:r>
            </w:ins>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262"/>
            <w:commentRangeStart w:id="263"/>
            <w:commentRangeStart w:id="264"/>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37671E43" w:rsidR="007A7140" w:rsidRPr="00904A68" w:rsidRDefault="007A7140" w:rsidP="00B31016">
            <w:pPr>
              <w:jc w:val="center"/>
              <w:rPr>
                <w:color w:val="215868" w:themeColor="accent5" w:themeShade="80"/>
              </w:rPr>
            </w:pPr>
            <w:del w:id="265" w:author="Katya" w:date="2019-01-07T09:30:00Z">
              <w:r w:rsidRPr="00904A68">
                <w:rPr>
                  <w:color w:val="215868" w:themeColor="accent5" w:themeShade="80"/>
                </w:rPr>
                <w:delText>749</w:delText>
              </w:r>
            </w:del>
            <w:ins w:id="266" w:author="Katya" w:date="2019-01-07T09:30:00Z">
              <w:r w:rsidR="00F116CF">
                <w:rPr>
                  <w:color w:val="215868" w:themeColor="accent5" w:themeShade="80"/>
                </w:rPr>
                <w:t>840</w:t>
              </w:r>
            </w:ins>
          </w:p>
        </w:tc>
        <w:tc>
          <w:tcPr>
            <w:tcW w:w="778" w:type="dxa"/>
            <w:tcBorders>
              <w:bottom w:val="single" w:sz="18" w:space="0" w:color="000000"/>
              <w:right w:val="single" w:sz="18" w:space="0" w:color="000000"/>
            </w:tcBorders>
            <w:shd w:val="clear" w:color="auto" w:fill="95B3D7" w:themeFill="accent1" w:themeFillTint="99"/>
            <w:vAlign w:val="center"/>
          </w:tcPr>
          <w:p w14:paraId="6FF216A6" w14:textId="24AA8C7C" w:rsidR="007A7140" w:rsidRPr="00904A68" w:rsidRDefault="007A7140" w:rsidP="00B31016">
            <w:pPr>
              <w:jc w:val="center"/>
              <w:rPr>
                <w:color w:val="215868" w:themeColor="accent5" w:themeShade="80"/>
              </w:rPr>
            </w:pPr>
            <w:del w:id="267" w:author="Katya" w:date="2019-01-07T09:30:00Z">
              <w:r w:rsidRPr="00904A68">
                <w:rPr>
                  <w:color w:val="215868" w:themeColor="accent5" w:themeShade="80"/>
                </w:rPr>
                <w:delText>413</w:delText>
              </w:r>
            </w:del>
            <w:ins w:id="268" w:author="Katya" w:date="2019-01-07T09:30:00Z">
              <w:r w:rsidR="00F116CF">
                <w:rPr>
                  <w:color w:val="215868" w:themeColor="accent5" w:themeShade="80"/>
                </w:rPr>
                <w:t>508</w:t>
              </w:r>
            </w:ins>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262"/>
            <w:r w:rsidR="00B9453B">
              <w:rPr>
                <w:color w:val="215868" w:themeColor="accent5" w:themeShade="80"/>
              </w:rPr>
              <w:t>6</w:t>
            </w:r>
            <w:r w:rsidR="00E83F00" w:rsidRPr="00904A68">
              <w:rPr>
                <w:rStyle w:val="CommentReference"/>
                <w:color w:val="215868" w:themeColor="accent5" w:themeShade="80"/>
              </w:rPr>
              <w:commentReference w:id="262"/>
            </w:r>
            <w:r w:rsidR="00B43783">
              <w:rPr>
                <w:rStyle w:val="CommentReference"/>
              </w:rPr>
              <w:commentReference w:id="263"/>
            </w:r>
            <w:r w:rsidR="00E9272D">
              <w:rPr>
                <w:rStyle w:val="CommentReference"/>
              </w:rPr>
              <w:commentReference w:id="264"/>
            </w:r>
          </w:p>
        </w:tc>
      </w:tr>
    </w:tbl>
    <w:commentRangeEnd w:id="263"/>
    <w:commentRangeEnd w:id="264"/>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Default="00D1368B">
      <w:pPr>
        <w:rPr>
          <w:b/>
          <w:color w:val="215868" w:themeColor="accent5" w:themeShade="80"/>
          <w:rPrChange w:id="269" w:author="Katya" w:date="2019-01-07T09:30:00Z">
            <w:rPr>
              <w:color w:val="215868" w:themeColor="accent5" w:themeShade="80"/>
            </w:rPr>
          </w:rPrChange>
        </w:rPr>
        <w:pPrChange w:id="270" w:author="Gabrielle" w:date="2019-01-07T09:30:00Z">
          <w:pPr>
            <w:spacing w:line="480" w:lineRule="auto"/>
          </w:pPr>
        </w:pPrChange>
      </w:pPr>
    </w:p>
    <w:p w14:paraId="12BACE82" w14:textId="28F485D0"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del w:id="271" w:author="Katya" w:date="2019-01-07T09:30:00Z">
        <w:r w:rsidR="006558CD">
          <w:rPr>
            <w:color w:val="215868" w:themeColor="accent5" w:themeShade="80"/>
          </w:rPr>
          <w:delText>Precipitation</w:delText>
        </w:r>
      </w:del>
      <w:ins w:id="272" w:author="Katya" w:date="2019-01-07T09:30:00Z">
        <w:r w:rsidR="00C45949">
          <w:rPr>
            <w:color w:val="215868" w:themeColor="accent5" w:themeShade="80"/>
          </w:rPr>
          <w:t>Gap-filled p</w:t>
        </w:r>
        <w:r w:rsidR="006558CD">
          <w:rPr>
            <w:color w:val="215868" w:themeColor="accent5" w:themeShade="80"/>
          </w:rPr>
          <w:t>recipitation</w:t>
        </w:r>
      </w:ins>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 xml:space="preserve">cumulative shallow soil water gains calculated from shallow soil moisture </w:t>
      </w:r>
      <w:proofErr w:type="spellStart"/>
      <w:r w:rsidR="00C4438A" w:rsidRPr="00904A68">
        <w:rPr>
          <w:color w:val="215868" w:themeColor="accent5" w:themeShade="80"/>
        </w:rPr>
        <w:t>timeseries</w:t>
      </w:r>
      <w:proofErr w:type="spellEnd"/>
      <w:r w:rsidR="006558CD">
        <w:rPr>
          <w:color w:val="215868" w:themeColor="accent5" w:themeShade="80"/>
        </w:rPr>
        <w:t xml:space="preserve">; </w:t>
      </w:r>
      <w:r w:rsidR="00C4438A" w:rsidRPr="00904A68">
        <w:rPr>
          <w:color w:val="215868" w:themeColor="accent5" w:themeShade="80"/>
        </w:rPr>
        <w:t xml:space="preserve">end of the water year deep soil moisture and number of saturation days calculated from 100 cm soil moisture probe record. Pearson’s correlation coefficient </w:t>
      </w:r>
      <w:del w:id="273" w:author="Katya" w:date="2019-01-07T09:30:00Z">
        <w:r w:rsidR="00C4438A" w:rsidRPr="00904A68">
          <w:rPr>
            <w:color w:val="215868" w:themeColor="accent5" w:themeShade="80"/>
          </w:rPr>
          <w:delText xml:space="preserve">was </w:delText>
        </w:r>
      </w:del>
      <w:r w:rsidR="00C4438A" w:rsidRPr="00904A68">
        <w:rPr>
          <w:color w:val="215868" w:themeColor="accent5" w:themeShade="80"/>
        </w:rPr>
        <w:t>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4FCD7A8A" w:rsidR="007A7140" w:rsidRPr="00904A68" w:rsidRDefault="00D906BE" w:rsidP="00C4438A">
      <w:pPr>
        <w:spacing w:line="480" w:lineRule="auto"/>
        <w:ind w:firstLine="720"/>
        <w:rPr>
          <w:color w:val="215868" w:themeColor="accent5" w:themeShade="80"/>
        </w:rPr>
      </w:pPr>
      <w:del w:id="274" w:author="Katya" w:date="2019-01-07T09:30:00Z">
        <w:r w:rsidRPr="00904A68">
          <w:rPr>
            <w:color w:val="215868" w:themeColor="accent5" w:themeShade="80"/>
          </w:rPr>
          <w:delText>In</w:delText>
        </w:r>
      </w:del>
      <w:ins w:id="275" w:author="Katya" w:date="2019-01-07T09:30:00Z">
        <w:r w:rsidR="00C45949">
          <w:rPr>
            <w:color w:val="215868" w:themeColor="accent5" w:themeShade="80"/>
          </w:rPr>
          <w:t>For</w:t>
        </w:r>
      </w:ins>
      <w:r w:rsidRPr="00904A68">
        <w:rPr>
          <w:color w:val="215868" w:themeColor="accent5" w:themeShade="80"/>
        </w:rPr>
        <w:t xml:space="preserve">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Pr="00904A68">
        <w:rPr>
          <w:color w:val="215868" w:themeColor="accent5" w:themeShade="80"/>
        </w:rPr>
        <w:t xml:space="preserve">observed </w:t>
      </w:r>
      <w:ins w:id="276" w:author="Gabrielle" w:date="2019-01-07T09:30:00Z">
        <w:r w:rsidRPr="00904A68">
          <w:rPr>
            <w:color w:val="215868" w:themeColor="accent5" w:themeShade="80"/>
          </w:rPr>
          <w:t>(</w:t>
        </w:r>
        <w:r w:rsidR="00B63476">
          <w:rPr>
            <w:color w:val="215868" w:themeColor="accent5" w:themeShade="80"/>
          </w:rPr>
          <w:fldChar w:fldCharType="begin"/>
        </w:r>
        <w:r w:rsidR="00B63476">
          <w:rPr>
            <w:color w:val="215868" w:themeColor="accent5" w:themeShade="80"/>
          </w:rPr>
          <w:instrText xml:space="preserve"> REF _Ref534405756 \h </w:instrText>
        </w:r>
      </w:ins>
      <w:r w:rsidR="00B63476">
        <w:rPr>
          <w:color w:val="215868" w:themeColor="accent5" w:themeShade="80"/>
        </w:rPr>
      </w:r>
      <w:ins w:id="277" w:author="Gabrielle" w:date="2019-01-07T09:30:00Z">
        <w:r w:rsidR="00B63476">
          <w:rPr>
            <w:color w:val="215868" w:themeColor="accent5" w:themeShade="80"/>
          </w:rPr>
          <w:fldChar w:fldCharType="separate"/>
        </w:r>
      </w:ins>
      <w:ins w:id="278" w:author="Gabrielle Boisrame" w:date="2019-01-07T10:13:00Z">
        <w:r w:rsidR="00230BA5">
          <w:rPr>
            <w:color w:val="1F497D" w:themeColor="text2"/>
            <w:rPrChange w:id="279" w:author="Gabrielle" w:date="2019-01-07T09:30:00Z">
              <w:rPr>
                <w:rFonts w:ascii="Times New Roman" w:hAnsi="Times New Roman" w:cs="Times New Roman"/>
                <w:b/>
                <w:color w:val="215868" w:themeColor="accent5" w:themeShade="80"/>
              </w:rPr>
            </w:rPrChange>
          </w:rPr>
          <w:t xml:space="preserve">Figure </w:t>
        </w:r>
        <w:r w:rsidR="00230BA5">
          <w:rPr>
            <w:noProof/>
          </w:rPr>
          <w:t>4</w:t>
        </w:r>
      </w:ins>
      <w:ins w:id="280" w:author="Gabrielle" w:date="2019-01-07T09:30:00Z">
        <w:del w:id="281" w:author="Gabrielle Boisrame" w:date="2019-01-07T10:13:00Z">
          <w:r w:rsidR="00B63476" w:rsidDel="00230BA5">
            <w:delText xml:space="preserve">Figure </w:delText>
          </w:r>
          <w:r w:rsidR="00B63476" w:rsidDel="00230BA5">
            <w:rPr>
              <w:noProof/>
            </w:rPr>
            <w:delText>4</w:delText>
          </w:r>
        </w:del>
        <w:r w:rsidR="00B63476">
          <w:rPr>
            <w:color w:val="215868" w:themeColor="accent5" w:themeShade="80"/>
          </w:rPr>
          <w:fldChar w:fldCharType="end"/>
        </w:r>
        <w:r w:rsidRPr="00904A68">
          <w:rPr>
            <w:color w:val="215868" w:themeColor="accent5" w:themeShade="80"/>
          </w:rPr>
          <w:t>)</w:t>
        </w:r>
        <w:del w:id="282" w:author="Gabrielle Boisrame" w:date="2019-01-07T10:14:00Z">
          <w:r w:rsidRPr="00904A68" w:rsidDel="00230BA5">
            <w:rPr>
              <w:color w:val="215868" w:themeColor="accent5" w:themeShade="80"/>
            </w:rPr>
            <w:delText>.</w:delText>
          </w:r>
        </w:del>
      </w:ins>
      <w:ins w:id="283" w:author="Katya" w:date="2019-01-07T09:30:00Z">
        <w:del w:id="284" w:author="Gabrielle Boisrame" w:date="2019-01-07T10:14:00Z">
          <w:r w:rsidRPr="00904A68" w:rsidDel="00230BA5">
            <w:rPr>
              <w:color w:val="215868" w:themeColor="accent5" w:themeShade="80"/>
            </w:rPr>
            <w:delText xml:space="preserve">(Figure </w:delText>
          </w:r>
          <w:r w:rsidR="00FF033D" w:rsidDel="00230BA5">
            <w:rPr>
              <w:color w:val="215868" w:themeColor="accent5" w:themeShade="80"/>
            </w:rPr>
            <w:delText>8</w:delText>
          </w:r>
          <w:r w:rsidRPr="00904A68" w:rsidDel="00230BA5">
            <w:rPr>
              <w:color w:val="215868" w:themeColor="accent5" w:themeShade="80"/>
            </w:rPr>
            <w:delText>)</w:delText>
          </w:r>
        </w:del>
        <w:r w:rsidRPr="00904A68">
          <w:rPr>
            <w:color w:val="215868" w:themeColor="accent5" w:themeShade="80"/>
          </w:rPr>
          <w:t>.</w:t>
        </w:r>
      </w:ins>
      <w:r w:rsidRPr="00904A68">
        <w:rPr>
          <w:color w:val="215868" w:themeColor="accent5" w:themeShade="80"/>
        </w:rPr>
        <w:t xml:space="preserve"> </w:t>
      </w:r>
      <w:r w:rsidR="00A90470">
        <w:rPr>
          <w:color w:val="215868" w:themeColor="accent5" w:themeShade="80"/>
        </w:rPr>
        <w:t xml:space="preserve">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w:t>
      </w:r>
      <w:ins w:id="285" w:author="Gabrielle" w:date="2019-01-07T09:30:00Z">
        <w:r w:rsidR="00A90470">
          <w:rPr>
            <w:color w:val="215868" w:themeColor="accent5" w:themeShade="80"/>
          </w:rPr>
          <w:t>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ins>
      <w:r w:rsidR="00B63476">
        <w:rPr>
          <w:color w:val="215868" w:themeColor="accent5" w:themeShade="80"/>
        </w:rPr>
      </w:r>
      <w:ins w:id="286" w:author="Gabrielle" w:date="2019-01-07T09:30:00Z">
        <w:r w:rsidR="00B63476">
          <w:rPr>
            <w:color w:val="215868" w:themeColor="accent5" w:themeShade="80"/>
          </w:rPr>
          <w:fldChar w:fldCharType="separate"/>
        </w:r>
      </w:ins>
      <w:ins w:id="287" w:author="Gabrielle Boisrame" w:date="2019-01-07T10:13:00Z">
        <w:r w:rsidR="00230BA5" w:rsidRPr="009B6214">
          <w:rPr>
            <w:color w:val="1F497D" w:themeColor="text2"/>
          </w:rPr>
          <w:t xml:space="preserve">Figure </w:t>
        </w:r>
        <w:r w:rsidR="00230BA5">
          <w:rPr>
            <w:noProof/>
          </w:rPr>
          <w:t>4</w:t>
        </w:r>
      </w:ins>
      <w:ins w:id="288" w:author="Gabrielle" w:date="2019-01-07T09:30:00Z">
        <w:r w:rsidR="00B63476">
          <w:rPr>
            <w:color w:val="215868" w:themeColor="accent5" w:themeShade="80"/>
          </w:rPr>
          <w:fldChar w:fldCharType="end"/>
        </w:r>
        <w:r w:rsidR="00A90470">
          <w:rPr>
            <w:color w:val="215868" w:themeColor="accent5" w:themeShade="80"/>
          </w:rPr>
          <w:t>).</w:t>
        </w:r>
      </w:ins>
      <w:ins w:id="289" w:author="Katya" w:date="2019-01-07T09:30:00Z">
        <w:r w:rsidR="00C45949">
          <w:rPr>
            <w:color w:val="215868" w:themeColor="accent5" w:themeShade="80"/>
          </w:rPr>
          <w:t xml:space="preserve">in March 2016, January and April 2017, and March 2018 </w:t>
        </w:r>
        <w:r w:rsidR="00A90470">
          <w:rPr>
            <w:color w:val="215868" w:themeColor="accent5" w:themeShade="80"/>
          </w:rPr>
          <w:t>(</w:t>
        </w:r>
      </w:ins>
      <w:ins w:id="290" w:author="Gabrielle Boisrame" w:date="2019-01-07T10:15:00Z">
        <w:r w:rsidR="00230BA5">
          <w:rPr>
            <w:color w:val="215868" w:themeColor="accent5" w:themeShade="80"/>
          </w:rPr>
          <w:fldChar w:fldCharType="begin"/>
        </w:r>
        <w:r w:rsidR="00230BA5">
          <w:rPr>
            <w:color w:val="215868" w:themeColor="accent5" w:themeShade="80"/>
          </w:rPr>
          <w:instrText xml:space="preserve"> REF _Ref534405756 \h </w:instrText>
        </w:r>
      </w:ins>
      <w:r w:rsidR="00230BA5">
        <w:rPr>
          <w:color w:val="215868" w:themeColor="accent5" w:themeShade="80"/>
        </w:rPr>
      </w:r>
      <w:ins w:id="291" w:author="Gabrielle Boisrame" w:date="2019-01-07T10:15:00Z">
        <w:r w:rsidR="00230BA5">
          <w:rPr>
            <w:color w:val="215868" w:themeColor="accent5" w:themeShade="80"/>
          </w:rPr>
          <w:fldChar w:fldCharType="separate"/>
        </w:r>
        <w:r w:rsidR="00230BA5" w:rsidRPr="00C80E31">
          <w:rPr>
            <w:color w:val="1F497D" w:themeColor="text2"/>
          </w:rPr>
          <w:t xml:space="preserve">Figure </w:t>
        </w:r>
        <w:r w:rsidR="00230BA5">
          <w:rPr>
            <w:noProof/>
          </w:rPr>
          <w:t>4</w:t>
        </w:r>
        <w:r w:rsidR="00230BA5">
          <w:rPr>
            <w:color w:val="215868" w:themeColor="accent5" w:themeShade="80"/>
          </w:rPr>
          <w:fldChar w:fldCharType="end"/>
        </w:r>
      </w:ins>
      <w:ins w:id="292" w:author="Katya" w:date="2019-01-07T09:30:00Z">
        <w:del w:id="293" w:author="Gabrielle Boisrame" w:date="2019-01-07T10:15:00Z">
          <w:r w:rsidR="00A90470" w:rsidDel="00230BA5">
            <w:rPr>
              <w:color w:val="215868" w:themeColor="accent5" w:themeShade="80"/>
            </w:rPr>
            <w:delText>Figure 8</w:delText>
          </w:r>
        </w:del>
        <w:r w:rsidR="00A90470">
          <w:rPr>
            <w:color w:val="215868" w:themeColor="accent5" w:themeShade="80"/>
          </w:rPr>
          <w:t>).</w:t>
        </w:r>
      </w:ins>
      <w:r w:rsidR="00A90470">
        <w:rPr>
          <w:color w:val="215868" w:themeColor="accent5" w:themeShade="80"/>
        </w:rPr>
        <w:t xml:space="preserve">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w:t>
      </w:r>
      <w:r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294"/>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63595"/>
                    </a:xfrm>
                    <a:prstGeom prst="rect">
                      <a:avLst/>
                    </a:prstGeom>
                  </pic:spPr>
                </pic:pic>
              </a:graphicData>
            </a:graphic>
          </wp:inline>
        </w:drawing>
      </w:r>
    </w:p>
    <w:p w14:paraId="5B07C9F0" w14:textId="296D9CEE" w:rsidR="009E740F" w:rsidRPr="00904A68" w:rsidRDefault="009E740F" w:rsidP="000A5F26">
      <w:pPr>
        <w:pStyle w:val="Caption"/>
        <w:rPr>
          <w:rFonts w:ascii="Times New Roman" w:hAnsi="Times New Roman" w:cs="Times New Roman"/>
          <w:color w:val="215868" w:themeColor="accent5" w:themeShade="80"/>
        </w:rPr>
      </w:pPr>
      <w:bookmarkStart w:id="295" w:name="_Ref534405756"/>
      <w:r w:rsidRPr="000A5F26">
        <w:t xml:space="preserve">Figure </w:t>
      </w:r>
      <w:ins w:id="296"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297" w:author="Gabrielle Boisrame" w:date="2019-01-07T10:13:00Z">
        <w:r w:rsidR="00230BA5">
          <w:rPr>
            <w:noProof/>
          </w:rPr>
          <w:t>4</w:t>
        </w:r>
      </w:ins>
      <w:ins w:id="298" w:author="Gabrielle" w:date="2019-01-07T09:30:00Z">
        <w:r w:rsidR="00E84328">
          <w:rPr>
            <w:noProof/>
          </w:rPr>
          <w:fldChar w:fldCharType="end"/>
        </w:r>
        <w:bookmarkEnd w:id="295"/>
        <w:r w:rsidR="00B63476">
          <w:t>:</w:t>
        </w:r>
      </w:ins>
      <w:del w:id="299" w:author="Gabrielle" w:date="2019-01-07T09:30:00Z">
        <w:r w:rsidR="00FF033D">
          <w:rPr>
            <w:rFonts w:ascii="Times New Roman" w:hAnsi="Times New Roman" w:cs="Times New Roman"/>
            <w:b/>
            <w:color w:val="215868" w:themeColor="accent5" w:themeShade="80"/>
          </w:rPr>
          <w:delText>8</w:delText>
        </w:r>
        <w:r w:rsidRPr="006558CD">
          <w:rPr>
            <w:rFonts w:ascii="Times New Roman" w:hAnsi="Times New Roman" w:cs="Times New Roman"/>
            <w:b/>
            <w:color w:val="215868" w:themeColor="accent5" w:themeShade="80"/>
          </w:rPr>
          <w:delText>:</w:delText>
        </w:r>
      </w:del>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del w:id="300" w:author="Katya" w:date="2019-01-07T09:30:00Z">
        <w:r w:rsidR="006558CD">
          <w:rPr>
            <w:rFonts w:ascii="Times New Roman" w:hAnsi="Times New Roman" w:cs="Times New Roman"/>
            <w:color w:val="215868" w:themeColor="accent5" w:themeShade="80"/>
          </w:rPr>
          <w:delText>in</w:delText>
        </w:r>
      </w:del>
      <w:ins w:id="301" w:author="Katya" w:date="2019-01-07T09:30:00Z">
        <w:r w:rsidR="00C45949">
          <w:rPr>
            <w:rFonts w:ascii="Times New Roman" w:hAnsi="Times New Roman" w:cs="Times New Roman"/>
            <w:color w:val="215868" w:themeColor="accent5" w:themeShade="80"/>
          </w:rPr>
          <w:t>at</w:t>
        </w:r>
      </w:ins>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ins w:id="302" w:author="Katya" w:date="2019-01-07T09:30:00Z">
        <w:r w:rsidR="00520373">
          <w:rPr>
            <w:rFonts w:ascii="Times New Roman" w:hAnsi="Times New Roman" w:cs="Times New Roman"/>
            <w:color w:val="215868" w:themeColor="accent5" w:themeShade="80"/>
          </w:rPr>
          <w:t>,</w:t>
        </w:r>
      </w:ins>
      <w:r w:rsidR="007D3030">
        <w:rPr>
          <w:rFonts w:ascii="Times New Roman" w:hAnsi="Times New Roman" w:cs="Times New Roman"/>
          <w:color w:val="215868" w:themeColor="accent5" w:themeShade="80"/>
        </w:rPr>
        <w:t xml:space="preserve"> error bars (squares indicating mean, and bars indicating standard deviation) are shown for </w:t>
      </w:r>
      <w:del w:id="303" w:author="Katya" w:date="2019-01-07T09:30:00Z">
        <w:r w:rsidR="007D3030">
          <w:rPr>
            <w:rFonts w:ascii="Times New Roman" w:hAnsi="Times New Roman" w:cs="Times New Roman"/>
            <w:color w:val="215868" w:themeColor="accent5" w:themeShade="80"/>
          </w:rPr>
          <w:delText>field</w:delText>
        </w:r>
      </w:del>
      <w:ins w:id="304" w:author="Katya" w:date="2019-01-07T09:30:00Z">
        <w:r w:rsidR="00526BDE">
          <w:rPr>
            <w:rFonts w:ascii="Times New Roman" w:hAnsi="Times New Roman" w:cs="Times New Roman"/>
            <w:color w:val="215868" w:themeColor="accent5" w:themeShade="80"/>
          </w:rPr>
          <w:t>manually</w:t>
        </w:r>
      </w:ins>
      <w:r w:rsidR="007D3030">
        <w:rPr>
          <w:rFonts w:ascii="Times New Roman" w:hAnsi="Times New Roman" w:cs="Times New Roman"/>
          <w:color w:val="215868" w:themeColor="accent5" w:themeShade="80"/>
        </w:rPr>
        <w:t xml:space="preserve"> measured snow </w:t>
      </w:r>
      <w:del w:id="305" w:author="Katya" w:date="2019-01-07T09:30:00Z">
        <w:r w:rsidR="007D3030">
          <w:rPr>
            <w:rFonts w:ascii="Times New Roman" w:hAnsi="Times New Roman" w:cs="Times New Roman"/>
            <w:color w:val="215868" w:themeColor="accent5" w:themeShade="80"/>
          </w:rPr>
          <w:delText>depth</w:delText>
        </w:r>
      </w:del>
      <w:ins w:id="306" w:author="Katya" w:date="2019-01-07T09:30:00Z">
        <w:r w:rsidR="007D3030">
          <w:rPr>
            <w:rFonts w:ascii="Times New Roman" w:hAnsi="Times New Roman" w:cs="Times New Roman"/>
            <w:color w:val="215868" w:themeColor="accent5" w:themeShade="80"/>
          </w:rPr>
          <w:t>depth</w:t>
        </w:r>
        <w:r w:rsidR="00526BDE">
          <w:rPr>
            <w:rFonts w:ascii="Times New Roman" w:hAnsi="Times New Roman" w:cs="Times New Roman"/>
            <w:color w:val="215868" w:themeColor="accent5" w:themeShade="80"/>
          </w:rPr>
          <w:t>s</w:t>
        </w:r>
      </w:ins>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 xml:space="preserve">Figure </w:t>
      </w:r>
      <w:ins w:id="307" w:author="Gabrielle" w:date="2019-01-07T09:30:00Z">
        <w:r w:rsidR="00967595">
          <w:rPr>
            <w:rFonts w:ascii="Times New Roman" w:hAnsi="Times New Roman" w:cs="Times New Roman"/>
            <w:b/>
          </w:rPr>
          <w:t>0</w:t>
        </w:r>
      </w:ins>
      <w:del w:id="308" w:author="Gabrielle" w:date="2019-01-07T09:30:00Z">
        <w:r>
          <w:rPr>
            <w:rFonts w:ascii="Times New Roman" w:hAnsi="Times New Roman" w:cs="Times New Roman"/>
            <w:b/>
          </w:rPr>
          <w:delText>1</w:delText>
        </w:r>
      </w:del>
      <w:r>
        <w:rPr>
          <w:rFonts w:ascii="Times New Roman" w:hAnsi="Times New Roman" w:cs="Times New Roman"/>
        </w:rPr>
        <w:t>: Location/map figure</w:t>
      </w:r>
      <w:r>
        <w:rPr>
          <w:rFonts w:ascii="Times New Roman" w:hAnsi="Times New Roman" w:cs="Times New Roman"/>
        </w:rPr>
        <w:br w:type="page"/>
      </w:r>
    </w:p>
    <w:p w14:paraId="15DAEFEB" w14:textId="77777777" w:rsidR="000E323A" w:rsidRDefault="00424424" w:rsidP="000A5F26">
      <w:pPr>
        <w:keepNext/>
        <w:spacing w:line="480" w:lineRule="auto"/>
        <w:rPr>
          <w:ins w:id="309" w:author="Gabrielle Boisrame" w:date="2019-01-07T10:10:00Z"/>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8">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6E2E8E2C" w14:textId="15486E82" w:rsidR="00832545" w:rsidDel="000E323A" w:rsidRDefault="000E323A" w:rsidP="000A5F26">
      <w:pPr>
        <w:pStyle w:val="Caption"/>
        <w:rPr>
          <w:del w:id="310" w:author="Gabrielle Boisrame" w:date="2019-01-07T10:10:00Z"/>
          <w:rFonts w:ascii="Times New Roman" w:hAnsi="Times New Roman" w:cs="Times New Roman"/>
        </w:rPr>
      </w:pPr>
      <w:bookmarkStart w:id="311" w:name="_Ref534619215"/>
      <w:ins w:id="312" w:author="Gabrielle Boisrame" w:date="2019-01-07T10:10:00Z">
        <w:r>
          <w:t xml:space="preserve">Figure </w:t>
        </w:r>
        <w:r>
          <w:rPr>
            <w:i w:val="0"/>
            <w:iCs w:val="0"/>
          </w:rPr>
          <w:fldChar w:fldCharType="begin"/>
        </w:r>
        <w:r>
          <w:instrText xml:space="preserve"> SEQ Figure \* ARABIC </w:instrText>
        </w:r>
      </w:ins>
      <w:r>
        <w:rPr>
          <w:i w:val="0"/>
          <w:iCs w:val="0"/>
        </w:rPr>
        <w:fldChar w:fldCharType="separate"/>
      </w:r>
      <w:ins w:id="313" w:author="Gabrielle Boisrame" w:date="2019-01-07T10:13:00Z">
        <w:r w:rsidR="00230BA5">
          <w:rPr>
            <w:noProof/>
          </w:rPr>
          <w:t>5</w:t>
        </w:r>
      </w:ins>
      <w:ins w:id="314" w:author="Gabrielle Boisrame" w:date="2019-01-07T10:10:00Z">
        <w:r>
          <w:rPr>
            <w:i w:val="0"/>
            <w:iCs w:val="0"/>
          </w:rPr>
          <w:fldChar w:fldCharType="end"/>
        </w:r>
        <w:bookmarkEnd w:id="311"/>
        <w:r>
          <w:t>:</w:t>
        </w:r>
      </w:ins>
    </w:p>
    <w:p w14:paraId="196DE807" w14:textId="5CBD7179" w:rsidR="0095273F" w:rsidRDefault="00424424" w:rsidP="000A5F26">
      <w:pPr>
        <w:pStyle w:val="Caption"/>
        <w:rPr>
          <w:rFonts w:ascii="Times New Roman" w:hAnsi="Times New Roman" w:cs="Times New Roman"/>
        </w:rPr>
      </w:pPr>
      <w:del w:id="315" w:author="Gabrielle Boisrame" w:date="2019-01-07T10:10:00Z">
        <w:r w:rsidDel="000E323A">
          <w:rPr>
            <w:rFonts w:ascii="Times New Roman" w:hAnsi="Times New Roman" w:cs="Times New Roman"/>
            <w:b/>
          </w:rPr>
          <w:delText>Figure 2:</w:delText>
        </w:r>
      </w:del>
      <w:ins w:id="316" w:author="Gabrielle Boisrame" w:date="2019-01-07T10:10:00Z">
        <w:r w:rsidR="000E323A">
          <w:rPr>
            <w:rFonts w:ascii="Times New Roman" w:hAnsi="Times New Roman" w:cs="Times New Roman"/>
            <w:b/>
          </w:rPr>
          <w:t xml:space="preserve"> </w:t>
        </w:r>
      </w:ins>
      <w:r>
        <w:rPr>
          <w:rFonts w:ascii="Times New Roman" w:hAnsi="Times New Roman" w:cs="Times New Roman"/>
          <w:b/>
        </w:rPr>
        <w:t xml:space="preserve">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1061A155" w:rsidR="0095273F" w:rsidRDefault="0095273F" w:rsidP="000A5F26">
      <w:pPr>
        <w:pStyle w:val="Caption"/>
        <w:rPr>
          <w:rFonts w:ascii="Times New Roman" w:hAnsi="Times New Roman" w:cs="Times New Roman"/>
        </w:rPr>
      </w:pPr>
      <w:bookmarkStart w:id="317" w:name="_Ref534405446"/>
      <w:r w:rsidRPr="000A5F26">
        <w:t xml:space="preserve">Figure </w:t>
      </w:r>
      <w:ins w:id="318"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19" w:author="Gabrielle Boisrame" w:date="2019-01-07T10:13:00Z">
        <w:r w:rsidR="00230BA5">
          <w:rPr>
            <w:noProof/>
          </w:rPr>
          <w:t>6</w:t>
        </w:r>
      </w:ins>
      <w:ins w:id="320" w:author="Gabrielle" w:date="2019-01-07T09:30:00Z">
        <w:del w:id="321" w:author="Gabrielle Boisrame" w:date="2019-01-07T10:10:00Z">
          <w:r w:rsidR="00B63476" w:rsidDel="000E323A">
            <w:rPr>
              <w:noProof/>
            </w:rPr>
            <w:delText>5</w:delText>
          </w:r>
        </w:del>
        <w:r w:rsidR="00E84328">
          <w:rPr>
            <w:noProof/>
          </w:rPr>
          <w:fldChar w:fldCharType="end"/>
        </w:r>
        <w:bookmarkEnd w:id="317"/>
        <w:r w:rsidR="00B63476">
          <w:t>:</w:t>
        </w:r>
      </w:ins>
      <w:del w:id="322" w:author="Gabrielle" w:date="2019-01-07T09:30:00Z">
        <w:r>
          <w:rPr>
            <w:rFonts w:ascii="Times New Roman" w:hAnsi="Times New Roman" w:cs="Times New Roman"/>
            <w:b/>
          </w:rPr>
          <w:delText>3</w:delText>
        </w:r>
        <w:r>
          <w:rPr>
            <w:rFonts w:ascii="Times New Roman" w:hAnsi="Times New Roman" w:cs="Times New Roman"/>
          </w:rPr>
          <w:delText>:</w:delText>
        </w:r>
      </w:del>
      <w:r w:rsidRPr="000A5F26">
        <w:t xml:space="preserve"> </w:t>
      </w:r>
      <w:r>
        <w:rPr>
          <w:rFonts w:ascii="Times New Roman" w:hAnsi="Times New Roman" w:cs="Times New Roman"/>
        </w:rPr>
        <w:t>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br w:type="page"/>
      </w:r>
    </w:p>
    <w:p w14:paraId="16FF9811" w14:textId="065A82FA" w:rsidR="0095273F"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72072D52" w:rsidR="002E277E" w:rsidRDefault="0095273F" w:rsidP="000A5F26">
      <w:pPr>
        <w:pStyle w:val="Caption"/>
        <w:rPr>
          <w:rFonts w:ascii="Times New Roman" w:hAnsi="Times New Roman" w:cs="Times New Roman"/>
        </w:rPr>
      </w:pPr>
      <w:bookmarkStart w:id="323" w:name="_Ref534405540"/>
      <w:r w:rsidRPr="000A5F26">
        <w:t xml:space="preserve">Figure </w:t>
      </w:r>
      <w:ins w:id="324"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25" w:author="Gabrielle Boisrame" w:date="2019-01-07T10:13:00Z">
        <w:r w:rsidR="00230BA5">
          <w:rPr>
            <w:noProof/>
          </w:rPr>
          <w:t>7</w:t>
        </w:r>
      </w:ins>
      <w:ins w:id="326" w:author="Gabrielle" w:date="2019-01-07T09:30:00Z">
        <w:del w:id="327" w:author="Gabrielle Boisrame" w:date="2019-01-07T10:10:00Z">
          <w:r w:rsidR="00B63476" w:rsidDel="000E323A">
            <w:rPr>
              <w:noProof/>
            </w:rPr>
            <w:delText>6</w:delText>
          </w:r>
        </w:del>
        <w:r w:rsidR="00E84328">
          <w:rPr>
            <w:noProof/>
          </w:rPr>
          <w:fldChar w:fldCharType="end"/>
        </w:r>
        <w:bookmarkEnd w:id="323"/>
        <w:r w:rsidR="00B63476">
          <w:t>:</w:t>
        </w:r>
      </w:ins>
      <w:del w:id="328" w:author="Gabrielle" w:date="2019-01-07T09:30:00Z">
        <w:r>
          <w:rPr>
            <w:rFonts w:ascii="Times New Roman" w:hAnsi="Times New Roman" w:cs="Times New Roman"/>
            <w:b/>
          </w:rPr>
          <w:delText>4</w:delText>
        </w:r>
        <w:r>
          <w:rPr>
            <w:rFonts w:ascii="Times New Roman" w:hAnsi="Times New Roman" w:cs="Times New Roman"/>
          </w:rPr>
          <w:delText>:</w:delText>
        </w:r>
      </w:del>
      <w:r w:rsidRPr="000A5F26">
        <w:t xml:space="preserve"> </w:t>
      </w:r>
      <w:r>
        <w:rPr>
          <w:rFonts w:ascii="Times New Roman" w:hAnsi="Times New Roman" w:cs="Times New Roman"/>
        </w:rPr>
        <w:t xml:space="preserve">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329"/>
      <w:r w:rsidR="002E277E">
        <w:rPr>
          <w:rFonts w:ascii="Times New Roman" w:hAnsi="Times New Roman" w:cs="Times New Roman"/>
        </w:rPr>
        <w:t>number of 0.16 ha pixels in each transition category</w:t>
      </w:r>
      <w:commentRangeEnd w:id="329"/>
      <w:r w:rsidR="006B545F">
        <w:rPr>
          <w:rStyle w:val="CommentReference"/>
        </w:rPr>
        <w:commentReference w:id="329"/>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pPr>
        <w:keepNext/>
        <w:spacing w:line="480" w:lineRule="auto"/>
        <w:rPr>
          <w:rPrChange w:id="330" w:author="Gabrielle" w:date="2019-01-07T09:30:00Z">
            <w:rPr>
              <w:rFonts w:ascii="Times New Roman" w:hAnsi="Times New Roman" w:cs="Times New Roman"/>
            </w:rPr>
          </w:rPrChange>
        </w:rPr>
        <w:pPrChange w:id="331" w:author="Gabrielle" w:date="2019-01-07T09:30:00Z">
          <w:pPr>
            <w:spacing w:line="480" w:lineRule="auto"/>
          </w:pPr>
        </w:pPrChange>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7DCB4920" w:rsidR="00CC3B93" w:rsidRDefault="00B152BC">
      <w:pPr>
        <w:pStyle w:val="Caption"/>
        <w:rPr>
          <w:rFonts w:ascii="Times New Roman" w:hAnsi="Times New Roman" w:cs="Times New Roman"/>
        </w:rPr>
        <w:pPrChange w:id="332" w:author="Gabrielle" w:date="2019-01-07T09:30:00Z">
          <w:pPr>
            <w:spacing w:line="480" w:lineRule="auto"/>
          </w:pPr>
        </w:pPrChange>
      </w:pPr>
      <w:bookmarkStart w:id="333" w:name="_Ref534405613"/>
      <w:r>
        <w:rPr>
          <w:rPrChange w:id="334" w:author="Gabrielle" w:date="2019-01-07T09:30:00Z">
            <w:rPr>
              <w:rFonts w:ascii="Times New Roman" w:hAnsi="Times New Roman" w:cs="Times New Roman"/>
              <w:b/>
              <w:i/>
              <w:iCs/>
            </w:rPr>
          </w:rPrChange>
        </w:rPr>
        <w:t xml:space="preserve">Figure </w:t>
      </w:r>
      <w:ins w:id="335"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36" w:author="Gabrielle Boisrame" w:date="2019-01-07T10:13:00Z">
        <w:r w:rsidR="00230BA5">
          <w:rPr>
            <w:noProof/>
          </w:rPr>
          <w:t>8</w:t>
        </w:r>
      </w:ins>
      <w:ins w:id="337" w:author="Gabrielle" w:date="2019-01-07T09:30:00Z">
        <w:del w:id="338" w:author="Gabrielle Boisrame" w:date="2019-01-07T10:10:00Z">
          <w:r w:rsidR="00B63476" w:rsidDel="000E323A">
            <w:rPr>
              <w:noProof/>
            </w:rPr>
            <w:delText>7</w:delText>
          </w:r>
        </w:del>
        <w:r w:rsidR="00E84328">
          <w:rPr>
            <w:noProof/>
          </w:rPr>
          <w:fldChar w:fldCharType="end"/>
        </w:r>
        <w:bookmarkEnd w:id="333"/>
        <w:r w:rsidR="00B63476">
          <w:t>:</w:t>
        </w:r>
      </w:ins>
      <w:del w:id="339" w:author="Gabrielle" w:date="2019-01-07T09:30:00Z">
        <w:r>
          <w:rPr>
            <w:rFonts w:ascii="Times New Roman" w:hAnsi="Times New Roman" w:cs="Times New Roman"/>
            <w:b/>
          </w:rPr>
          <w:delText>5</w:delText>
        </w:r>
        <w:r>
          <w:rPr>
            <w:rFonts w:ascii="Times New Roman" w:hAnsi="Times New Roman" w:cs="Times New Roman"/>
          </w:rPr>
          <w:delText>:</w:delText>
        </w:r>
      </w:del>
      <w:r>
        <w:rPr>
          <w:rFonts w:ascii="Times New Roman" w:hAnsi="Times New Roman" w:cs="Times New Roman"/>
        </w:rPr>
        <w:t xml:space="preserve">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693ADAAF" w14:textId="5578AC36" w:rsidR="004111EF" w:rsidRDefault="00153623" w:rsidP="008C47DE">
      <w:pPr>
        <w:spacing w:line="480" w:lineRule="auto"/>
        <w:rPr>
          <w:rFonts w:ascii="Times New Roman" w:hAnsi="Times New Roman" w:cs="Times New Roman"/>
        </w:rPr>
      </w:pPr>
      <w:commentRangeStart w:id="340"/>
      <w:commentRangeEnd w:id="340"/>
      <w:r>
        <w:rPr>
          <w:rStyle w:val="CommentReference"/>
        </w:rPr>
        <w:lastRenderedPageBreak/>
        <w:commentReference w:id="340"/>
      </w:r>
      <w:ins w:id="341"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6894830"/>
                      </a:xfrm>
                      <a:prstGeom prst="rect">
                        <a:avLst/>
                      </a:prstGeom>
                    </pic:spPr>
                  </pic:pic>
                </a:graphicData>
              </a:graphic>
            </wp:inline>
          </w:drawing>
        </w:r>
        <w:commentRangeStart w:id="342"/>
        <w:commentRangeStart w:id="343"/>
        <w:commentRangeEnd w:id="342"/>
        <w:r w:rsidR="00B43783">
          <w:rPr>
            <w:rStyle w:val="CommentReference"/>
          </w:rPr>
          <w:commentReference w:id="342"/>
        </w:r>
      </w:ins>
      <w:commentRangeEnd w:id="343"/>
      <w:r w:rsidR="000E323A">
        <w:rPr>
          <w:rStyle w:val="CommentReference"/>
        </w:rPr>
        <w:commentReference w:id="343"/>
      </w:r>
      <w:del w:id="344"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r w:rsidR="008860D2">
        <w:rPr>
          <w:rStyle w:val="CommentReference"/>
        </w:rPr>
        <w:commentReference w:id="345"/>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346"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346"/>
    </w:p>
    <w:p w14:paraId="381CAD92" w14:textId="77777777" w:rsidR="008E6BFC" w:rsidRPr="008E6BFC" w:rsidRDefault="008E6BFC" w:rsidP="008E6BFC">
      <w:pPr>
        <w:pStyle w:val="EndNoteBibliography"/>
        <w:ind w:left="420" w:hanging="420"/>
        <w:rPr>
          <w:noProof/>
        </w:rPr>
      </w:pPr>
      <w:bookmarkStart w:id="347"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347"/>
    </w:p>
    <w:p w14:paraId="59A36885" w14:textId="77777777" w:rsidR="008E6BFC" w:rsidRPr="008E6BFC" w:rsidRDefault="008E6BFC" w:rsidP="008E6BFC">
      <w:pPr>
        <w:pStyle w:val="EndNoteBibliography"/>
        <w:ind w:left="420" w:hanging="420"/>
        <w:rPr>
          <w:noProof/>
        </w:rPr>
      </w:pPr>
      <w:bookmarkStart w:id="348"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348"/>
    </w:p>
    <w:p w14:paraId="4C377652" w14:textId="77777777" w:rsidR="008E6BFC" w:rsidRPr="008E6BFC" w:rsidRDefault="008E6BFC" w:rsidP="008E6BFC">
      <w:pPr>
        <w:pStyle w:val="EndNoteBibliography"/>
        <w:ind w:left="420" w:hanging="420"/>
        <w:rPr>
          <w:noProof/>
        </w:rPr>
      </w:pPr>
      <w:bookmarkStart w:id="349"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349"/>
    </w:p>
    <w:p w14:paraId="1CF517B8" w14:textId="77777777" w:rsidR="008E6BFC" w:rsidRPr="008E6BFC" w:rsidRDefault="008E6BFC" w:rsidP="008E6BFC">
      <w:pPr>
        <w:pStyle w:val="EndNoteBibliography"/>
        <w:ind w:left="420" w:hanging="420"/>
        <w:rPr>
          <w:noProof/>
        </w:rPr>
      </w:pPr>
      <w:bookmarkStart w:id="350"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350"/>
    </w:p>
    <w:p w14:paraId="4CE168EF" w14:textId="77777777" w:rsidR="008E6BFC" w:rsidRPr="008E6BFC" w:rsidRDefault="008E6BFC" w:rsidP="008E6BFC">
      <w:pPr>
        <w:pStyle w:val="EndNoteBibliography"/>
        <w:ind w:left="420" w:hanging="420"/>
        <w:rPr>
          <w:noProof/>
        </w:rPr>
      </w:pPr>
      <w:bookmarkStart w:id="351"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351"/>
    </w:p>
    <w:p w14:paraId="36D6280A" w14:textId="77777777" w:rsidR="008E6BFC" w:rsidRPr="008E6BFC" w:rsidRDefault="008E6BFC" w:rsidP="008E6BFC">
      <w:pPr>
        <w:pStyle w:val="EndNoteBibliography"/>
        <w:ind w:left="420" w:hanging="420"/>
        <w:rPr>
          <w:noProof/>
        </w:rPr>
      </w:pPr>
      <w:bookmarkStart w:id="352"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352"/>
    </w:p>
    <w:p w14:paraId="5BAB3EE9" w14:textId="77777777" w:rsidR="008E6BFC" w:rsidRPr="008E6BFC" w:rsidRDefault="008E6BFC" w:rsidP="008E6BFC">
      <w:pPr>
        <w:pStyle w:val="EndNoteBibliography"/>
        <w:ind w:left="420" w:hanging="420"/>
        <w:rPr>
          <w:noProof/>
        </w:rPr>
      </w:pPr>
      <w:bookmarkStart w:id="353"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353"/>
    </w:p>
    <w:p w14:paraId="2966406D" w14:textId="77777777" w:rsidR="008E6BFC" w:rsidRPr="008E6BFC" w:rsidRDefault="008E6BFC" w:rsidP="008E6BFC">
      <w:pPr>
        <w:pStyle w:val="EndNoteBibliography"/>
        <w:ind w:left="420" w:hanging="420"/>
        <w:rPr>
          <w:noProof/>
        </w:rPr>
      </w:pPr>
      <w:bookmarkStart w:id="354"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354"/>
    </w:p>
    <w:p w14:paraId="06CCDDCA" w14:textId="77777777" w:rsidR="008E6BFC" w:rsidRPr="008E6BFC" w:rsidRDefault="008E6BFC" w:rsidP="008E6BFC">
      <w:pPr>
        <w:pStyle w:val="EndNoteBibliography"/>
        <w:ind w:left="420" w:hanging="420"/>
        <w:rPr>
          <w:noProof/>
        </w:rPr>
      </w:pPr>
      <w:bookmarkStart w:id="355"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355"/>
    </w:p>
    <w:p w14:paraId="089B0E73" w14:textId="77777777" w:rsidR="008E6BFC" w:rsidRPr="008E6BFC" w:rsidRDefault="008E6BFC" w:rsidP="008E6BFC">
      <w:pPr>
        <w:pStyle w:val="EndNoteBibliography"/>
        <w:ind w:left="420" w:hanging="420"/>
        <w:rPr>
          <w:noProof/>
        </w:rPr>
      </w:pPr>
      <w:bookmarkStart w:id="356"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356"/>
    </w:p>
    <w:p w14:paraId="12CC6891" w14:textId="77777777" w:rsidR="008E6BFC" w:rsidRPr="008E6BFC" w:rsidRDefault="008E6BFC" w:rsidP="008E6BFC">
      <w:pPr>
        <w:pStyle w:val="EndNoteBibliography"/>
        <w:ind w:left="420" w:hanging="420"/>
        <w:rPr>
          <w:noProof/>
        </w:rPr>
      </w:pPr>
      <w:bookmarkStart w:id="357"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357"/>
    </w:p>
    <w:p w14:paraId="2145E827" w14:textId="77777777" w:rsidR="008E6BFC" w:rsidRPr="008E6BFC" w:rsidRDefault="008E6BFC" w:rsidP="008E6BFC">
      <w:pPr>
        <w:pStyle w:val="EndNoteBibliography"/>
        <w:ind w:left="420" w:hanging="420"/>
        <w:rPr>
          <w:noProof/>
        </w:rPr>
      </w:pPr>
      <w:bookmarkStart w:id="358"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358"/>
    </w:p>
    <w:p w14:paraId="31226FA9" w14:textId="77777777" w:rsidR="008E6BFC" w:rsidRPr="008E6BFC" w:rsidRDefault="008E6BFC" w:rsidP="008E6BFC">
      <w:pPr>
        <w:pStyle w:val="EndNoteBibliography"/>
        <w:ind w:left="420" w:hanging="420"/>
        <w:rPr>
          <w:noProof/>
        </w:rPr>
      </w:pPr>
      <w:bookmarkStart w:id="359"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359"/>
    </w:p>
    <w:p w14:paraId="72455EFC" w14:textId="77777777" w:rsidR="008E6BFC" w:rsidRPr="008E6BFC" w:rsidRDefault="008E6BFC" w:rsidP="008E6BFC">
      <w:pPr>
        <w:pStyle w:val="EndNoteBibliography"/>
        <w:ind w:left="420" w:hanging="420"/>
        <w:rPr>
          <w:noProof/>
        </w:rPr>
      </w:pPr>
      <w:bookmarkStart w:id="360"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360"/>
    </w:p>
    <w:p w14:paraId="29350F46" w14:textId="77777777" w:rsidR="008E6BFC" w:rsidRPr="008E6BFC" w:rsidRDefault="008E6BFC" w:rsidP="008E6BFC">
      <w:pPr>
        <w:pStyle w:val="EndNoteBibliography"/>
        <w:ind w:left="420" w:hanging="420"/>
        <w:rPr>
          <w:noProof/>
        </w:rPr>
      </w:pPr>
      <w:bookmarkStart w:id="361"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361"/>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362"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363" w:author="Katya" w:date="2019-01-07T09:30:00Z"/>
          <w:rFonts w:ascii="Times New Roman" w:hAnsi="Times New Roman" w:cs="Times New Roman"/>
        </w:rPr>
      </w:pPr>
      <w:del w:id="364"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514590"/>
                      </a:xfrm>
                      <a:prstGeom prst="rect">
                        <a:avLst/>
                      </a:prstGeom>
                    </pic:spPr>
                  </pic:pic>
                </a:graphicData>
              </a:graphic>
            </wp:inline>
          </w:drawing>
        </w:r>
      </w:del>
      <w:commentRangeStart w:id="365"/>
      <w:r w:rsidR="00B43783">
        <w:rPr>
          <w:rStyle w:val="CommentReference"/>
        </w:rPr>
        <w:commentReference w:id="366"/>
      </w:r>
      <w:commentRangeEnd w:id="365"/>
    </w:p>
    <w:p w14:paraId="3B640C20" w14:textId="05F23C63" w:rsidR="002C559E" w:rsidRDefault="00BA376B" w:rsidP="008C47DE">
      <w:pPr>
        <w:spacing w:line="480" w:lineRule="auto"/>
        <w:rPr>
          <w:rFonts w:ascii="Times New Roman" w:hAnsi="Times New Roman" w:cs="Times New Roman"/>
        </w:rPr>
      </w:pPr>
      <w:ins w:id="367" w:author="Katya" w:date="2019-01-07T09:30:00Z">
        <w:r>
          <w:rPr>
            <w:rStyle w:val="CommentReference"/>
          </w:rPr>
          <w:commentReference w:id="365"/>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368"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369"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w:t>
      </w:r>
      <w:r w:rsidR="000C2D17">
        <w:rPr>
          <w:rFonts w:ascii="Times New Roman" w:hAnsi="Times New Roman" w:cs="Times New Roman"/>
        </w:rPr>
        <w:lastRenderedPageBreak/>
        <w:t xml:space="preserve">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370" w:author="Katya" w:date="2019-01-07T09:30:00Z"/>
          <w:rFonts w:ascii="Times New Roman" w:hAnsi="Times New Roman" w:cs="Times New Roman"/>
        </w:rPr>
      </w:pPr>
      <w:ins w:id="371"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372" w:author="Katya" w:date="2019-01-07T09:30:00Z"/>
          <w:rFonts w:ascii="Times New Roman" w:hAnsi="Times New Roman" w:cs="Times New Roman"/>
        </w:rPr>
      </w:pPr>
      <w:ins w:id="373"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374" w:author="Katya" w:date="2019-01-07T09:30:00Z"/>
          <w:rFonts w:ascii="Times New Roman" w:hAnsi="Times New Roman" w:cs="Times New Roman"/>
        </w:rPr>
      </w:pPr>
      <w:ins w:id="375" w:author="Katya" w:date="2019-01-07T09:30:00Z">
        <w:r>
          <w:rPr>
            <w:rFonts w:ascii="Times New Roman" w:hAnsi="Times New Roman" w:cs="Times New Roman"/>
          </w:rPr>
          <w:t xml:space="preserve">The first step in obtaining accurate precipitation </w:t>
        </w:r>
        <w:proofErr w:type="spellStart"/>
        <w:r w:rsidR="007E29C7">
          <w:rPr>
            <w:rFonts w:ascii="Times New Roman" w:hAnsi="Times New Roman" w:cs="Times New Roman"/>
          </w:rPr>
          <w:t>timeseries</w:t>
        </w:r>
        <w:proofErr w:type="spellEnd"/>
        <w:del w:id="376"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377" w:author="Gabrielle Boisrame" w:date="2019-01-07T09:41:00Z">
        <w:r w:rsidR="00AE09DE">
          <w:rPr>
            <w:rFonts w:ascii="Times New Roman" w:hAnsi="Times New Roman" w:cs="Times New Roman"/>
          </w:rPr>
          <w:t>s</w:t>
        </w:r>
      </w:ins>
      <w:ins w:id="378"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379"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380" w:author="Gabrielle Boisrame" w:date="2019-01-07T09:42:00Z">
        <w:r w:rsidR="00AE09DE">
          <w:rPr>
            <w:rFonts w:ascii="Times New Roman" w:hAnsi="Times New Roman" w:cs="Times New Roman"/>
          </w:rPr>
          <w:t>occurred</w:t>
        </w:r>
      </w:ins>
      <w:ins w:id="381" w:author="Gabrielle Boisrame" w:date="2019-01-07T09:41:00Z">
        <w:r w:rsidR="00AE09DE">
          <w:rPr>
            <w:rFonts w:ascii="Times New Roman" w:hAnsi="Times New Roman" w:cs="Times New Roman"/>
          </w:rPr>
          <w:t xml:space="preserve"> </w:t>
        </w:r>
      </w:ins>
      <w:ins w:id="382" w:author="Gabrielle Boisrame" w:date="2019-01-07T09:42:00Z">
        <w:r w:rsidR="00AE09DE">
          <w:rPr>
            <w:rFonts w:ascii="Times New Roman" w:hAnsi="Times New Roman" w:cs="Times New Roman"/>
          </w:rPr>
          <w:t>or when time lapse cameras show that an animal disturbed the station)</w:t>
        </w:r>
      </w:ins>
      <w:ins w:id="383"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384" w:author="Katya" w:date="2019-01-07T09:30:00Z"/>
          <w:rFonts w:ascii="Times New Roman" w:hAnsi="Times New Roman" w:cs="Times New Roman"/>
        </w:rPr>
      </w:pPr>
      <w:commentRangeStart w:id="385"/>
      <w:ins w:id="386" w:author="Katya" w:date="2019-01-07T09:30:00Z">
        <w:r>
          <w:rPr>
            <w:rFonts w:ascii="Times New Roman" w:hAnsi="Times New Roman" w:cs="Times New Roman"/>
          </w:rPr>
          <w:t xml:space="preserve">If all three stations were missing precipitation record, then a combination of </w:t>
        </w:r>
        <w:commentRangeStart w:id="387"/>
        <w:r>
          <w:rPr>
            <w:rFonts w:ascii="Times New Roman" w:hAnsi="Times New Roman" w:cs="Times New Roman"/>
          </w:rPr>
          <w:t>snow melt amounts</w:t>
        </w:r>
      </w:ins>
      <w:commentRangeEnd w:id="387"/>
      <w:r w:rsidR="000E323A">
        <w:rPr>
          <w:rStyle w:val="CommentReference"/>
        </w:rPr>
        <w:commentReference w:id="387"/>
      </w:r>
      <w:ins w:id="388"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389"/>
        <w:r w:rsidR="00C66FCB">
          <w:rPr>
            <w:rFonts w:ascii="Times New Roman" w:hAnsi="Times New Roman" w:cs="Times New Roman"/>
          </w:rPr>
          <w:t>0.4</w:t>
        </w:r>
        <w:commentRangeEnd w:id="389"/>
        <w:r w:rsidR="00C66FCB">
          <w:rPr>
            <w:rStyle w:val="CommentReference"/>
          </w:rPr>
          <w:commentReference w:id="389"/>
        </w:r>
        <w:r>
          <w:rPr>
            <w:rFonts w:ascii="Times New Roman" w:hAnsi="Times New Roman" w:cs="Times New Roman"/>
          </w:rPr>
          <w:t xml:space="preserve">. </w:t>
        </w:r>
        <w:commentRangeEnd w:id="385"/>
        <w:r>
          <w:rPr>
            <w:rStyle w:val="CommentReference"/>
          </w:rPr>
          <w:commentReference w:id="385"/>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390" w:author="Katya" w:date="2019-01-07T09:30:00Z"/>
          <w:rFonts w:ascii="Times New Roman" w:hAnsi="Times New Roman" w:cs="Times New Roman"/>
        </w:rPr>
      </w:pPr>
      <w:ins w:id="391" w:author="Katya" w:date="2019-01-07T09:30:00Z">
        <w:r>
          <w:rPr>
            <w:rFonts w:ascii="Times New Roman" w:hAnsi="Times New Roman" w:cs="Times New Roman"/>
          </w:rPr>
          <w:t xml:space="preserve">In the final step, </w:t>
        </w:r>
      </w:ins>
      <w:ins w:id="392" w:author="Gabrielle Boisrame" w:date="2019-01-07T10:04:00Z">
        <w:r w:rsidR="000E323A">
          <w:rPr>
            <w:rFonts w:ascii="Times New Roman" w:hAnsi="Times New Roman" w:cs="Times New Roman"/>
          </w:rPr>
          <w:t xml:space="preserve">a </w:t>
        </w:r>
      </w:ins>
      <w:ins w:id="393"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r w:rsidR="00962861">
          <w:rPr>
            <w:rFonts w:ascii="Times New Roman" w:hAnsi="Times New Roman" w:cs="Times New Roman"/>
          </w:rPr>
          <w:t>mice.impute.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394"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395" w:author="Katya" w:date="2019-01-07T09:30:00Z"/>
          <w:rFonts w:ascii="Times New Roman" w:hAnsi="Times New Roman" w:cs="Times New Roman"/>
        </w:rPr>
      </w:pPr>
      <w:ins w:id="396"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397" w:author="Katya" w:date="2019-01-07T09:30:00Z"/>
          <w:rFonts w:ascii="Times New Roman" w:hAnsi="Times New Roman" w:cs="Times New Roman"/>
        </w:rPr>
      </w:pPr>
      <w:ins w:id="398"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399" w:author="Katya" w:date="2019-01-07T09:30:00Z"/>
          <w:rFonts w:ascii="Times New Roman" w:hAnsi="Times New Roman" w:cs="Times New Roman"/>
        </w:rPr>
      </w:pPr>
      <w:ins w:id="400"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401" w:author="Katya" w:date="2019-01-07T09:30:00Z"/>
          <w:rFonts w:ascii="Times New Roman" w:hAnsi="Times New Roman" w:cs="Times New Roman"/>
        </w:rPr>
      </w:pPr>
      <w:ins w:id="402"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403"/>
        <w:r w:rsidR="003B169F">
          <w:rPr>
            <w:rFonts w:ascii="Times New Roman" w:hAnsi="Times New Roman" w:cs="Times New Roman"/>
          </w:rPr>
          <w:t>Forest (top), shrub (middle), wetland (bottom)</w:t>
        </w:r>
      </w:ins>
      <w:commentRangeEnd w:id="403"/>
      <w:r w:rsidR="000E323A">
        <w:rPr>
          <w:rStyle w:val="CommentReference"/>
        </w:rPr>
        <w:commentReference w:id="403"/>
      </w:r>
    </w:p>
    <w:p w14:paraId="734FDD58" w14:textId="77777777" w:rsidR="007060E1" w:rsidRDefault="007060E1" w:rsidP="007060E1">
      <w:pPr>
        <w:spacing w:line="480" w:lineRule="auto"/>
        <w:ind w:firstLine="720"/>
        <w:rPr>
          <w:ins w:id="404" w:author="Katya" w:date="2019-01-07T09:30:00Z"/>
          <w:rFonts w:ascii="Times New Roman" w:hAnsi="Times New Roman" w:cs="Times New Roman"/>
        </w:rPr>
      </w:pPr>
    </w:p>
    <w:p w14:paraId="2F010E8F" w14:textId="460D8771" w:rsidR="00307361" w:rsidRDefault="00307361" w:rsidP="000C2D17">
      <w:pPr>
        <w:spacing w:line="480" w:lineRule="auto"/>
        <w:rPr>
          <w:ins w:id="405" w:author="Katya" w:date="2019-01-07T09:30:00Z"/>
          <w:rFonts w:ascii="Times New Roman" w:hAnsi="Times New Roman" w:cs="Times New Roman"/>
        </w:rPr>
      </w:pPr>
    </w:p>
    <w:p w14:paraId="1011C129" w14:textId="0A98F838" w:rsidR="00307361" w:rsidRDefault="00307361" w:rsidP="000C2D17">
      <w:pPr>
        <w:spacing w:line="480" w:lineRule="auto"/>
        <w:rPr>
          <w:ins w:id="406"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333F20" w:rsidRDefault="00333F20">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333F20" w:rsidRDefault="00333F20">
      <w:pPr>
        <w:pStyle w:val="CommentText"/>
      </w:pPr>
      <w:r>
        <w:rPr>
          <w:rStyle w:val="CommentReference"/>
        </w:rPr>
        <w:annotationRef/>
      </w:r>
      <w:r>
        <w:t>Scott</w:t>
      </w:r>
    </w:p>
  </w:comment>
  <w:comment w:id="2" w:author="Jens Stevens" w:date="2018-09-25T17:29:00Z" w:initials="JS">
    <w:p w14:paraId="350C0998" w14:textId="5EB3BB63" w:rsidR="00333F20" w:rsidRDefault="00333F20">
      <w:pPr>
        <w:pStyle w:val="CommentText"/>
      </w:pPr>
      <w:r>
        <w:rPr>
          <w:rStyle w:val="CommentReference"/>
        </w:rPr>
        <w:annotationRef/>
      </w:r>
      <w:r>
        <w:t>Sally</w:t>
      </w:r>
    </w:p>
  </w:comment>
  <w:comment w:id="3" w:author="Jens Stevens" w:date="2018-09-25T17:29:00Z" w:initials="JS">
    <w:p w14:paraId="3AAC1ACE" w14:textId="06AF88AF" w:rsidR="00333F20" w:rsidRDefault="00333F20">
      <w:pPr>
        <w:pStyle w:val="CommentText"/>
      </w:pPr>
      <w:r>
        <w:rPr>
          <w:rStyle w:val="CommentReference"/>
        </w:rPr>
        <w:annotationRef/>
      </w:r>
      <w:r>
        <w:t>Brandon</w:t>
      </w:r>
    </w:p>
  </w:comment>
  <w:comment w:id="11" w:author="Ekaterina Rakhmatulina" w:date="2019-01-04T17:17:00Z" w:initials="ER">
    <w:p w14:paraId="332345D7" w14:textId="3598692B" w:rsidR="00333F20" w:rsidRDefault="00333F20">
      <w:pPr>
        <w:pStyle w:val="CommentText"/>
      </w:pPr>
      <w:r>
        <w:rPr>
          <w:rStyle w:val="CommentReference"/>
        </w:rPr>
        <w:annotationRef/>
      </w:r>
      <w:r>
        <w:t>Mean of shrub and wetland stations</w:t>
      </w:r>
    </w:p>
  </w:comment>
  <w:comment w:id="14" w:author="Ekaterina Rakhmatulina" w:date="2019-01-04T17:17:00Z" w:initials="ER">
    <w:p w14:paraId="2810753F" w14:textId="7423A4AF" w:rsidR="00333F20" w:rsidRDefault="00333F20">
      <w:pPr>
        <w:pStyle w:val="CommentText"/>
      </w:pPr>
      <w:r>
        <w:rPr>
          <w:rStyle w:val="CommentReference"/>
        </w:rPr>
        <w:annotationRef/>
      </w:r>
      <w:r>
        <w:t>Mean of shrub and wetland stations</w:t>
      </w:r>
    </w:p>
  </w:comment>
  <w:comment w:id="21" w:author="Sally Thompson" w:date="2018-10-25T15:53:00Z" w:initials="ST">
    <w:p w14:paraId="691B5617" w14:textId="50235339" w:rsidR="00333F20" w:rsidRDefault="00333F20">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27" w:author="Sally Thompson" w:date="2018-10-25T12:14:00Z" w:initials="ST">
    <w:p w14:paraId="5FFD0873" w14:textId="0E043E98" w:rsidR="00333F20" w:rsidRDefault="00333F20">
      <w:pPr>
        <w:pStyle w:val="CommentText"/>
      </w:pPr>
      <w:r>
        <w:rPr>
          <w:rStyle w:val="CommentReference"/>
        </w:rPr>
        <w:annotationRef/>
      </w:r>
      <w:r>
        <w:t>Jens, I know there’s unit conversion going on here, but let’s not go crazy with the significant figures…!</w:t>
      </w:r>
    </w:p>
  </w:comment>
  <w:comment w:id="32" w:author="Jens Stevens" w:date="2018-09-25T17:56:00Z" w:initials="JS">
    <w:p w14:paraId="6B50F124" w14:textId="250E8A08" w:rsidR="00333F20" w:rsidRDefault="00333F20">
      <w:pPr>
        <w:pStyle w:val="CommentText"/>
      </w:pPr>
      <w:r>
        <w:rPr>
          <w:rStyle w:val="CommentReference"/>
        </w:rPr>
        <w:annotationRef/>
      </w:r>
      <w:r>
        <w:t>Jens will elaborate.</w:t>
      </w:r>
    </w:p>
  </w:comment>
  <w:comment w:id="34" w:author="Ekaterina Rakhmatulina" w:date="2018-12-04T13:04:00Z" w:initials="ER">
    <w:p w14:paraId="4C51CFB8" w14:textId="77777777" w:rsidR="00333F20" w:rsidRDefault="00333F20">
      <w:pPr>
        <w:pStyle w:val="CommentText"/>
      </w:pPr>
      <w:r>
        <w:rPr>
          <w:rStyle w:val="CommentReference"/>
        </w:rPr>
        <w:annotationRef/>
      </w:r>
      <w:r>
        <w:t>Or would it be dense according to our veg classification?</w:t>
      </w:r>
    </w:p>
    <w:p w14:paraId="7379F549" w14:textId="3BAC3609" w:rsidR="00333F20" w:rsidRDefault="00333F20">
      <w:pPr>
        <w:pStyle w:val="CommentText"/>
      </w:pPr>
    </w:p>
  </w:comment>
  <w:comment w:id="35" w:author="Gabrielle Boisrame" w:date="2018-12-10T16:18:00Z" w:initials="GB">
    <w:p w14:paraId="5ED5A27E" w14:textId="6704C084" w:rsidR="00333F20" w:rsidRDefault="00333F20">
      <w:pPr>
        <w:pStyle w:val="CommentText"/>
      </w:pPr>
      <w:r>
        <w:rPr>
          <w:rStyle w:val="CommentReference"/>
        </w:rPr>
        <w:annotationRef/>
      </w:r>
      <w:r>
        <w:t>Yes, it’s dense. I changed it.</w:t>
      </w:r>
    </w:p>
  </w:comment>
  <w:comment w:id="36" w:author="Gabrielle Boisrame" w:date="2018-12-10T16:19:00Z" w:initials="GB">
    <w:p w14:paraId="57107750" w14:textId="184CEE81" w:rsidR="00333F20" w:rsidRDefault="00333F20">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75" w:author="Ekaterina Rakhmatulina" w:date="2019-01-02T14:51:00Z" w:initials="ER">
    <w:p w14:paraId="7458E802" w14:textId="092E1E74" w:rsidR="00333F20" w:rsidRDefault="00333F20">
      <w:pPr>
        <w:pStyle w:val="CommentText"/>
      </w:pPr>
      <w:r>
        <w:rPr>
          <w:rStyle w:val="CommentReference"/>
        </w:rPr>
        <w:annotationRef/>
      </w:r>
      <w:r>
        <w:t>Tree density?</w:t>
      </w:r>
    </w:p>
  </w:comment>
  <w:comment w:id="84" w:author="Ekaterina Rakhmatulina" w:date="2019-01-02T14:52:00Z" w:initials="ER">
    <w:p w14:paraId="5A8C9041" w14:textId="4AA42539" w:rsidR="00333F20" w:rsidRDefault="00333F20">
      <w:pPr>
        <w:pStyle w:val="CommentText"/>
      </w:pPr>
      <w:r>
        <w:rPr>
          <w:rStyle w:val="CommentReference"/>
        </w:rPr>
        <w:annotationRef/>
      </w:r>
      <w:r>
        <w:t>Should we include pictures, perhaps in the Appendix?</w:t>
      </w:r>
    </w:p>
  </w:comment>
  <w:comment w:id="85" w:author="Gabrielle Boisrame" w:date="2019-01-07T10:30:00Z" w:initials="GB">
    <w:p w14:paraId="7B709E52" w14:textId="09AC30BF" w:rsidR="00333F20" w:rsidRDefault="00333F20">
      <w:pPr>
        <w:pStyle w:val="CommentText"/>
      </w:pPr>
      <w:r>
        <w:rPr>
          <w:rStyle w:val="CommentReference"/>
        </w:rPr>
        <w:annotationRef/>
      </w:r>
      <w:r>
        <w:t>We should give actual brand names.</w:t>
      </w:r>
    </w:p>
  </w:comment>
  <w:comment w:id="88" w:author="Ekaterina Rakhmatulina" w:date="2019-01-02T15:09:00Z" w:initials="ER">
    <w:p w14:paraId="0BEF1FB2" w14:textId="35199830" w:rsidR="00333F20" w:rsidRDefault="00333F20">
      <w:pPr>
        <w:pStyle w:val="CommentText"/>
      </w:pPr>
      <w:r>
        <w:rPr>
          <w:rStyle w:val="CommentReference"/>
        </w:rPr>
        <w:annotationRef/>
      </w:r>
      <w:r>
        <w:t>32% wetland, 25% shrub, 27% forest</w:t>
      </w:r>
    </w:p>
  </w:comment>
  <w:comment w:id="90" w:author="Ekaterina Rakhmatulina" w:date="2019-01-02T15:10:00Z" w:initials="ER">
    <w:p w14:paraId="4895AF71" w14:textId="38B6EBFA" w:rsidR="00333F20" w:rsidRDefault="00333F20">
      <w:pPr>
        <w:pStyle w:val="CommentText"/>
      </w:pPr>
      <w:r>
        <w:rPr>
          <w:rStyle w:val="CommentReference"/>
        </w:rPr>
        <w:annotationRef/>
      </w:r>
      <w:r>
        <w:t xml:space="preserve">Forest, &lt;1% </w:t>
      </w:r>
      <w:proofErr w:type="spellStart"/>
      <w:r>
        <w:t>wetland+shrub</w:t>
      </w:r>
      <w:proofErr w:type="spellEnd"/>
    </w:p>
  </w:comment>
  <w:comment w:id="97" w:author="Ekaterina Rakhmatulina" w:date="2018-12-04T13:23:00Z" w:initials="ER">
    <w:p w14:paraId="530E1DD2" w14:textId="6E0731E9" w:rsidR="00333F20" w:rsidRDefault="00333F20">
      <w:pPr>
        <w:pStyle w:val="CommentText"/>
      </w:pPr>
      <w:r>
        <w:rPr>
          <w:rStyle w:val="CommentReference"/>
        </w:rPr>
        <w:annotationRef/>
      </w:r>
      <w:r>
        <w:t>I approximated density to be 0.4 of water. Should I mention that we don’t have density measurements?</w:t>
      </w:r>
    </w:p>
  </w:comment>
  <w:comment w:id="98" w:author="Gabrielle Boisrame" w:date="2018-12-10T16:22:00Z" w:initials="GB">
    <w:p w14:paraId="001A3F5C" w14:textId="66BBB75E" w:rsidR="00333F20" w:rsidRDefault="00333F20">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95" w:author="Gabrielle" w:date="2018-12-10T21:26:00Z" w:initials="G">
    <w:p w14:paraId="7B7C02C7" w14:textId="27112DA0" w:rsidR="00333F20" w:rsidRDefault="00333F20">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96" w:author="Ekaterina Rakhmatulina" w:date="2018-12-26T15:35:00Z" w:initials="ER">
    <w:p w14:paraId="6B43E391" w14:textId="4AD7E28C" w:rsidR="00333F20" w:rsidRDefault="00333F20">
      <w:pPr>
        <w:pStyle w:val="CommentText"/>
      </w:pPr>
      <w:r>
        <w:rPr>
          <w:rStyle w:val="CommentReference"/>
        </w:rPr>
        <w:annotationRef/>
      </w:r>
      <w:r>
        <w:t>I think Appendix makes more sense</w:t>
      </w:r>
    </w:p>
  </w:comment>
  <w:comment w:id="102" w:author="Ekaterina Rakhmatulina" w:date="2018-12-07T18:29:00Z" w:initials="ER">
    <w:p w14:paraId="298257C9" w14:textId="4F6DDE1B" w:rsidR="00333F20" w:rsidRDefault="00333F20">
      <w:pPr>
        <w:pStyle w:val="CommentText"/>
      </w:pPr>
      <w:r>
        <w:rPr>
          <w:rStyle w:val="CommentReference"/>
        </w:rPr>
        <w:annotationRef/>
      </w:r>
      <w:r>
        <w:t xml:space="preserve">Thoughts? A bit of a strong statement perhaps? </w:t>
      </w:r>
    </w:p>
  </w:comment>
  <w:comment w:id="103" w:author="Gabrielle Boisrame" w:date="2018-12-10T16:23:00Z" w:initials="GB">
    <w:p w14:paraId="19001A95" w14:textId="01C151B2" w:rsidR="00333F20" w:rsidRDefault="00333F20">
      <w:pPr>
        <w:pStyle w:val="CommentText"/>
      </w:pPr>
      <w:r>
        <w:rPr>
          <w:rStyle w:val="CommentReference"/>
        </w:rPr>
        <w:annotationRef/>
      </w:r>
      <w:r>
        <w:t>We should probably compare temperature too.</w:t>
      </w:r>
    </w:p>
  </w:comment>
  <w:comment w:id="108" w:author="Jens Stevens" w:date="2018-09-25T19:15:00Z" w:initials="JS">
    <w:p w14:paraId="14772027" w14:textId="0C0E6041" w:rsidR="00333F20" w:rsidRDefault="00333F20">
      <w:pPr>
        <w:pStyle w:val="CommentText"/>
      </w:pPr>
      <w:r>
        <w:rPr>
          <w:rStyle w:val="CommentReference"/>
        </w:rPr>
        <w:annotationRef/>
      </w:r>
      <w:r>
        <w:rPr>
          <w:rStyle w:val="CommentReference"/>
        </w:rPr>
        <w:t>Sally, Gabrielle, Katya</w:t>
      </w:r>
    </w:p>
  </w:comment>
  <w:comment w:id="123" w:author="Jens Stevens" w:date="2018-09-25T19:21:00Z" w:initials="JS">
    <w:p w14:paraId="188F215A" w14:textId="77777777" w:rsidR="00333F20" w:rsidRDefault="00333F20"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24" w:author="Jens Stevens" w:date="2018-09-25T19:22:00Z" w:initials="JS">
    <w:p w14:paraId="45FF40CD" w14:textId="77777777" w:rsidR="00333F20" w:rsidRDefault="00333F20"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132" w:author="Jens Stevens" w:date="2018-09-25T19:25:00Z" w:initials="JS">
    <w:p w14:paraId="6C65E0C5" w14:textId="77777777" w:rsidR="00333F20" w:rsidRDefault="00333F20" w:rsidP="00FF17D0">
      <w:pPr>
        <w:pStyle w:val="CommentText"/>
      </w:pPr>
      <w:r>
        <w:rPr>
          <w:rStyle w:val="CommentReference"/>
        </w:rPr>
        <w:annotationRef/>
      </w:r>
      <w:r>
        <w:t>Hydrological implications here, but the total area in dense meadows is such a drop in the bucket in this landscape…</w:t>
      </w:r>
    </w:p>
  </w:comment>
  <w:comment w:id="180" w:author="Gabrielle Boisrame" w:date="2019-01-07T10:21:00Z" w:initials="GB">
    <w:p w14:paraId="5B6E2665" w14:textId="0CCFD64D" w:rsidR="00333F20" w:rsidRDefault="00333F20">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175" w:author="Gabrielle" w:date="2018-12-10T21:09:00Z" w:initials="G">
    <w:p w14:paraId="74C03C78" w14:textId="6596C580" w:rsidR="00333F20" w:rsidRDefault="00333F20">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176" w:author="Ekaterina Rakhmatulina" w:date="2018-12-25T17:34:00Z" w:initials="ER">
    <w:p w14:paraId="00F100FC" w14:textId="2DC2A177" w:rsidR="00333F20" w:rsidRDefault="00333F20">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187" w:author="Ekaterina Rakhmatulina" w:date="2018-12-06T10:56:00Z" w:initials="ER">
    <w:p w14:paraId="0A6D444D" w14:textId="77777777" w:rsidR="00333F20" w:rsidRDefault="00333F20" w:rsidP="00CC6A12">
      <w:pPr>
        <w:pStyle w:val="CommentText"/>
      </w:pPr>
      <w:r>
        <w:rPr>
          <w:rStyle w:val="CommentReference"/>
        </w:rPr>
        <w:annotationRef/>
      </w:r>
      <w:r>
        <w:t>Right now this is a screenshot, I can make this higher quality for the final version</w:t>
      </w:r>
    </w:p>
    <w:p w14:paraId="1CE1F75F" w14:textId="77777777" w:rsidR="00333F20" w:rsidRDefault="00333F20" w:rsidP="00CC6A12">
      <w:pPr>
        <w:pStyle w:val="CommentText"/>
      </w:pPr>
    </w:p>
  </w:comment>
  <w:comment w:id="194" w:author="Ekaterina Rakhmatulina" w:date="2018-12-10T11:20:00Z" w:initials="ER">
    <w:p w14:paraId="6C5112FD" w14:textId="24EC960A" w:rsidR="00333F20" w:rsidRDefault="00333F20">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195" w:author="Ekaterina Rakhmatulina" w:date="2018-12-07T17:54:00Z" w:initials="ER">
    <w:p w14:paraId="558E8ADD" w14:textId="77777777" w:rsidR="00333F20" w:rsidRDefault="00333F20"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197" w:author="Gabrielle" w:date="2018-12-10T21:14:00Z" w:initials="G">
    <w:p w14:paraId="0D3A2C0F" w14:textId="7083DA19" w:rsidR="00333F20" w:rsidRDefault="00333F20">
      <w:pPr>
        <w:pStyle w:val="CommentText"/>
      </w:pPr>
      <w:r>
        <w:rPr>
          <w:rStyle w:val="CommentReference"/>
        </w:rPr>
        <w:annotationRef/>
      </w:r>
      <w:r>
        <w:t>Again, we should decide whether we want to call this site “</w:t>
      </w:r>
      <w:proofErr w:type="spellStart"/>
      <w:r>
        <w:t>shrubland</w:t>
      </w:r>
      <w:proofErr w:type="spellEnd"/>
      <w:r>
        <w:t>” or something else, maybe “conifer regeneration” or “high severity dry”</w:t>
      </w:r>
    </w:p>
  </w:comment>
  <w:comment w:id="198" w:author="Ekaterina Rakhmatulina" w:date="2018-12-25T19:47:00Z" w:initials="ER">
    <w:p w14:paraId="526F4EB3" w14:textId="7D45A880" w:rsidR="00333F20" w:rsidRDefault="00333F20">
      <w:pPr>
        <w:pStyle w:val="CommentText"/>
      </w:pPr>
      <w:r>
        <w:rPr>
          <w:rStyle w:val="CommentReference"/>
        </w:rPr>
        <w:annotationRef/>
      </w:r>
      <w:r>
        <w:t>I was trying to stick with Jens’ 4 veg classifications</w:t>
      </w:r>
    </w:p>
  </w:comment>
  <w:comment w:id="212" w:author="Ekaterina Rakhmatulina" w:date="2018-12-10T11:35:00Z" w:initials="ER">
    <w:p w14:paraId="7D8CC0AF" w14:textId="77777777" w:rsidR="00333F20" w:rsidRDefault="00333F20">
      <w:pPr>
        <w:pStyle w:val="CommentText"/>
      </w:pPr>
      <w:r>
        <w:rPr>
          <w:rStyle w:val="CommentReference"/>
        </w:rPr>
        <w:annotationRef/>
      </w:r>
      <w:r>
        <w:t>Is this necessary?</w:t>
      </w:r>
    </w:p>
    <w:p w14:paraId="596E03AF" w14:textId="79CE61D9" w:rsidR="00333F20" w:rsidRDefault="00333F20">
      <w:pPr>
        <w:pStyle w:val="CommentText"/>
      </w:pPr>
    </w:p>
  </w:comment>
  <w:comment w:id="213" w:author="Gabrielle Boisrame" w:date="2019-01-07T10:22:00Z" w:initials="GB">
    <w:p w14:paraId="21997842" w14:textId="14325110" w:rsidR="00333F20" w:rsidRDefault="00333F20">
      <w:pPr>
        <w:pStyle w:val="CommentText"/>
      </w:pPr>
      <w:r>
        <w:rPr>
          <w:rStyle w:val="CommentReference"/>
        </w:rPr>
        <w:annotationRef/>
      </w:r>
      <w:r>
        <w:t>It depends on what we end up deciding the point of this paper is.</w:t>
      </w:r>
    </w:p>
  </w:comment>
  <w:comment w:id="228" w:author="Gabrielle" w:date="2018-12-10T21:17:00Z" w:initials="G">
    <w:p w14:paraId="17E48F82" w14:textId="54646E6B" w:rsidR="00333F20" w:rsidRDefault="00333F20">
      <w:pPr>
        <w:pStyle w:val="CommentText"/>
      </w:pPr>
      <w:r>
        <w:rPr>
          <w:rStyle w:val="CommentReference"/>
        </w:rPr>
        <w:annotationRef/>
      </w:r>
      <w:r>
        <w:t xml:space="preserve">This is a little confusing </w:t>
      </w:r>
    </w:p>
  </w:comment>
  <w:comment w:id="241" w:author="Ekaterina Rakhmatulina" w:date="2019-01-02T16:29:00Z" w:initials="ER">
    <w:p w14:paraId="43979ADD" w14:textId="5DBF0643" w:rsidR="00333F20" w:rsidRDefault="00333F20">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252" w:author="Ekaterina Rakhmatulina" w:date="2019-01-02T16:19:00Z" w:initials="ER">
    <w:p w14:paraId="4168FE13" w14:textId="01FF8783" w:rsidR="00333F20" w:rsidRDefault="00333F20">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53" w:author="Gabrielle Boisrame" w:date="2019-01-07T10:26:00Z" w:initials="GB">
    <w:p w14:paraId="485BB239" w14:textId="575921C4" w:rsidR="00333F20" w:rsidRDefault="00333F20">
      <w:pPr>
        <w:pStyle w:val="CommentText"/>
      </w:pPr>
      <w:r>
        <w:rPr>
          <w:rStyle w:val="CommentReference"/>
        </w:rPr>
        <w:annotationRef/>
      </w:r>
      <w:r>
        <w:t>That is odd. We can look into it more closely later if it becomes important to our conclusions.</w:t>
      </w:r>
    </w:p>
  </w:comment>
  <w:comment w:id="262" w:author="Ekaterina Rakhmatulina" w:date="2018-12-10T12:32:00Z" w:initials="ER">
    <w:p w14:paraId="1F06D248" w14:textId="4538DEDA" w:rsidR="00333F20" w:rsidRDefault="00333F20">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263" w:author="Gabrielle" w:date="2018-12-10T21:19:00Z" w:initials="G">
    <w:p w14:paraId="08F5EDA2" w14:textId="11AB9634" w:rsidR="00333F20" w:rsidRDefault="00333F20">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264" w:author="Ekaterina Rakhmatulina" w:date="2018-12-25T20:42:00Z" w:initials="ER">
    <w:p w14:paraId="41F6EA4E" w14:textId="50084E29" w:rsidR="00333F20" w:rsidRDefault="00333F20">
      <w:pPr>
        <w:pStyle w:val="CommentText"/>
      </w:pPr>
      <w:r>
        <w:rPr>
          <w:rStyle w:val="CommentReference"/>
        </w:rPr>
        <w:annotationRef/>
      </w:r>
      <w:r>
        <w:t>Ok, changed the correlation coefficient to include only June through Sept</w:t>
      </w:r>
    </w:p>
  </w:comment>
  <w:comment w:id="294" w:author="Ekaterina Rakhmatulina" w:date="2018-12-10T12:00:00Z" w:initials="ER">
    <w:p w14:paraId="2BFD4B63" w14:textId="0793253C" w:rsidR="00333F20" w:rsidRDefault="00333F20">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329" w:author="Jens Stevens" w:date="2018-09-25T19:32:00Z" w:initials="JS">
    <w:p w14:paraId="75E2D500" w14:textId="3776D076" w:rsidR="00333F20" w:rsidRDefault="00333F20">
      <w:pPr>
        <w:pStyle w:val="CommentText"/>
      </w:pPr>
      <w:r>
        <w:rPr>
          <w:rStyle w:val="CommentReference"/>
        </w:rPr>
        <w:annotationRef/>
      </w:r>
      <w:r>
        <w:t xml:space="preserve">May make this hectares eventually, but with so many small numbers here, the hectare figures would be tiny (one pixel = 0.16 ha). </w:t>
      </w:r>
    </w:p>
  </w:comment>
  <w:comment w:id="340" w:author="Ekaterina Rakhmatulina" w:date="2018-12-06T12:00:00Z" w:initials="ER">
    <w:p w14:paraId="40C82D73" w14:textId="77777777" w:rsidR="00333F20" w:rsidRDefault="00333F20">
      <w:pPr>
        <w:pStyle w:val="CommentText"/>
      </w:pPr>
      <w:r>
        <w:rPr>
          <w:rStyle w:val="CommentReference"/>
        </w:rPr>
        <w:annotationRef/>
      </w:r>
      <w:r>
        <w:t>Would it be useful to show 12 cm soil moisture for each site for each sampling date?</w:t>
      </w:r>
    </w:p>
    <w:p w14:paraId="267837EE" w14:textId="4066BF5D" w:rsidR="00333F20" w:rsidRDefault="00333F20">
      <w:pPr>
        <w:pStyle w:val="CommentText"/>
      </w:pPr>
    </w:p>
  </w:comment>
  <w:comment w:id="342" w:author="Gabrielle" w:date="2018-12-10T21:22:00Z" w:initials="G">
    <w:p w14:paraId="10518364" w14:textId="2BB87A29" w:rsidR="00333F20" w:rsidRDefault="00333F20">
      <w:pPr>
        <w:pStyle w:val="CommentText"/>
      </w:pPr>
      <w:r>
        <w:rPr>
          <w:rStyle w:val="CommentReference"/>
        </w:rPr>
        <w:annotationRef/>
      </w:r>
      <w:r>
        <w:t>I like that idea. You could add a point with error bars showing standard deviation at each date.</w:t>
      </w:r>
    </w:p>
  </w:comment>
  <w:comment w:id="343" w:author="Gabrielle Boisrame" w:date="2019-01-07T10:09:00Z" w:initials="GB">
    <w:p w14:paraId="49F04F14" w14:textId="28F04108" w:rsidR="00333F20" w:rsidRDefault="00333F20">
      <w:pPr>
        <w:pStyle w:val="CommentText"/>
      </w:pPr>
      <w:r>
        <w:rPr>
          <w:rStyle w:val="CommentReference"/>
        </w:rPr>
        <w:annotationRef/>
      </w:r>
      <w:r>
        <w:t>Also, I think this is a repeat of Figure 2 above. We should fix that.</w:t>
      </w:r>
    </w:p>
  </w:comment>
  <w:comment w:id="345" w:author="Ekaterina Rakhmatulina" w:date="2018-12-06T10:56:00Z" w:initials="ER">
    <w:p w14:paraId="15FC5FF0" w14:textId="77777777" w:rsidR="00333F20" w:rsidRDefault="00333F20">
      <w:pPr>
        <w:pStyle w:val="CommentText"/>
      </w:pPr>
      <w:r>
        <w:rPr>
          <w:rStyle w:val="CommentReference"/>
        </w:rPr>
        <w:annotationRef/>
      </w:r>
      <w:r>
        <w:t>Right now this is a screenshot, I can make this higher quality for the final version</w:t>
      </w:r>
    </w:p>
    <w:p w14:paraId="2C26D7F8" w14:textId="2FA2DCC6" w:rsidR="00333F20" w:rsidRDefault="00333F20">
      <w:pPr>
        <w:pStyle w:val="CommentText"/>
      </w:pPr>
    </w:p>
  </w:comment>
  <w:comment w:id="366" w:author="Gabrielle" w:date="2018-12-10T21:24:00Z" w:initials="G">
    <w:p w14:paraId="2C1ADDD0" w14:textId="1ADB5DF2" w:rsidR="00333F20" w:rsidRDefault="00333F20">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365" w:author="Ekaterina Rakhmatulina" w:date="2019-01-03T17:52:00Z" w:initials="ER">
    <w:p w14:paraId="0FF5103D" w14:textId="77777777" w:rsidR="00333F20" w:rsidRDefault="00333F20">
      <w:pPr>
        <w:pStyle w:val="CommentText"/>
      </w:pPr>
      <w:r>
        <w:rPr>
          <w:rStyle w:val="CommentReference"/>
        </w:rPr>
        <w:annotationRef/>
      </w:r>
      <w:r>
        <w:t>See below. Is that better?</w:t>
      </w:r>
    </w:p>
    <w:p w14:paraId="4AB9686D" w14:textId="697D88C6" w:rsidR="00333F20" w:rsidRDefault="00333F20">
      <w:pPr>
        <w:pStyle w:val="CommentText"/>
      </w:pPr>
    </w:p>
  </w:comment>
  <w:comment w:id="387" w:author="Gabrielle Boisrame" w:date="2019-01-07T10:03:00Z" w:initials="GB">
    <w:p w14:paraId="4C502D22" w14:textId="6C17FAF4" w:rsidR="00333F20" w:rsidRDefault="00333F20">
      <w:pPr>
        <w:pStyle w:val="CommentText"/>
      </w:pPr>
      <w:r>
        <w:rPr>
          <w:rStyle w:val="CommentReference"/>
        </w:rPr>
        <w:annotationRef/>
      </w:r>
      <w:r>
        <w:t>Please clarify how you are measuring snow melt here. Is it just a decrease in snowpack depth?</w:t>
      </w:r>
    </w:p>
  </w:comment>
  <w:comment w:id="389" w:author="Ekaterina Rakhmatulina" w:date="2019-01-04T19:48:00Z" w:initials="ER">
    <w:p w14:paraId="34533F1B" w14:textId="140D7610" w:rsidR="00333F20" w:rsidRDefault="00333F20">
      <w:pPr>
        <w:pStyle w:val="CommentText"/>
      </w:pPr>
      <w:r>
        <w:rPr>
          <w:rStyle w:val="CommentReference"/>
        </w:rPr>
        <w:annotationRef/>
      </w:r>
      <w:r>
        <w:t>Check with the closest snow survey. But this will not change much of the results either way.</w:t>
      </w:r>
    </w:p>
  </w:comment>
  <w:comment w:id="385" w:author="Ekaterina Rakhmatulina" w:date="2019-01-03T17:17:00Z" w:initials="ER">
    <w:p w14:paraId="7AB0796B" w14:textId="77777777" w:rsidR="00333F20" w:rsidRDefault="00333F20"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403" w:author="Gabrielle Boisrame" w:date="2019-01-07T10:05:00Z" w:initials="GB">
    <w:p w14:paraId="196F41DB" w14:textId="388D9BDA" w:rsidR="00333F20" w:rsidRDefault="00333F20">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332345D7" w15:done="0"/>
  <w15:commentEx w15:paraId="2810753F"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7458E802" w15:done="0"/>
  <w15:commentEx w15:paraId="5A8C9041" w15:done="0"/>
  <w15:commentEx w15:paraId="7B709E52" w15:done="0"/>
  <w15:commentEx w15:paraId="0BEF1FB2" w15:done="0"/>
  <w15:commentEx w15:paraId="4895AF71"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75E2D500"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332345D7" w16cid:durableId="1FDA13A2"/>
  <w16cid:commentId w16cid:paraId="2810753F" w16cid:durableId="1FDA13B1"/>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7458E802" w16cid:durableId="1FD74E6D"/>
  <w16cid:commentId w16cid:paraId="5A8C9041" w16cid:durableId="1FD74EAE"/>
  <w16cid:commentId w16cid:paraId="0BEF1FB2" w16cid:durableId="1FD752B3"/>
  <w16cid:commentId w16cid:paraId="4895AF71" w16cid:durableId="1FD752EF"/>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43979ADD" w16cid:durableId="1FD7655F"/>
  <w16cid:commentId w16cid:paraId="4168FE13" w16cid:durableId="1FD76325"/>
  <w16cid:commentId w16cid:paraId="1F06D248" w16cid:durableId="1FB8DB43"/>
  <w16cid:commentId w16cid:paraId="08F5EDA2" w16cid:durableId="1FBA0F86"/>
  <w16cid:commentId w16cid:paraId="41F6EA4E" w16cid:durableId="1FCD1499"/>
  <w16cid:commentId w16cid:paraId="75E2D500" w16cid:durableId="1F7C08DC"/>
  <w16cid:commentId w16cid:paraId="267837EE" w16cid:durableId="1FBA0F8A"/>
  <w16cid:commentId w16cid:paraId="10518364" w16cid:durableId="1FBA0F8B"/>
  <w16cid:commentId w16cid:paraId="2C26D7F8" w16cid:durableId="1FBA0F8C"/>
  <w16cid:commentId w16cid:paraId="4AB9686D" w16cid:durableId="1FD8CA74"/>
  <w16cid:commentId w16cid:paraId="34533F1B" w16cid:durableId="1FDA36F2"/>
  <w16cid:commentId w16cid:paraId="7AB0796B" w16cid:durableId="1FDA35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D4CA66" w14:textId="77777777" w:rsidR="007112E3" w:rsidRDefault="007112E3" w:rsidP="00D55DA2">
      <w:r>
        <w:separator/>
      </w:r>
    </w:p>
  </w:endnote>
  <w:endnote w:type="continuationSeparator" w:id="0">
    <w:p w14:paraId="7E263A26" w14:textId="77777777" w:rsidR="007112E3" w:rsidRDefault="007112E3" w:rsidP="00D55DA2">
      <w:r>
        <w:continuationSeparator/>
      </w:r>
    </w:p>
  </w:endnote>
  <w:endnote w:type="continuationNotice" w:id="1">
    <w:p w14:paraId="42E84929" w14:textId="77777777" w:rsidR="007112E3" w:rsidRDefault="007112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33F20" w:rsidRDefault="00333F2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33F20" w:rsidRDefault="00333F20"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1431282" w:rsidR="00333F20" w:rsidRDefault="00333F2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2741">
      <w:rPr>
        <w:rStyle w:val="PageNumber"/>
        <w:noProof/>
      </w:rPr>
      <w:t>10</w:t>
    </w:r>
    <w:r>
      <w:rPr>
        <w:rStyle w:val="PageNumber"/>
      </w:rPr>
      <w:fldChar w:fldCharType="end"/>
    </w:r>
  </w:p>
  <w:p w14:paraId="0D3A7669" w14:textId="77777777" w:rsidR="00333F20" w:rsidRDefault="00333F20"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4E8FE" w14:textId="77777777" w:rsidR="007112E3" w:rsidRDefault="007112E3" w:rsidP="00D55DA2">
      <w:r>
        <w:separator/>
      </w:r>
    </w:p>
  </w:footnote>
  <w:footnote w:type="continuationSeparator" w:id="0">
    <w:p w14:paraId="4A22734D" w14:textId="77777777" w:rsidR="007112E3" w:rsidRDefault="007112E3" w:rsidP="00D55DA2">
      <w:r>
        <w:continuationSeparator/>
      </w:r>
    </w:p>
  </w:footnote>
  <w:footnote w:type="continuationNotice" w:id="1">
    <w:p w14:paraId="040BEF76" w14:textId="77777777" w:rsidR="007112E3" w:rsidRDefault="007112E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333F20" w:rsidRDefault="00333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Gabrielle">
    <w15:presenceInfo w15:providerId="None" w15:userId="Gabrielle"/>
  </w15:person>
  <w15:person w15:author="Ekaterina Rakhmatulina">
    <w15:presenceInfo w15:providerId="Windows Live" w15:userId="26389bc3b0d5e458"/>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5F49"/>
    <w:rsid w:val="00CC3B93"/>
    <w:rsid w:val="00CC5781"/>
    <w:rsid w:val="00CC61A1"/>
    <w:rsid w:val="00CC6A12"/>
    <w:rsid w:val="00CD201C"/>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5D8EA-C141-4F4F-82DB-C30047D3D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38</Pages>
  <Words>7311</Words>
  <Characters>4167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6</cp:revision>
  <cp:lastPrinted>2013-12-07T23:09:00Z</cp:lastPrinted>
  <dcterms:created xsi:type="dcterms:W3CDTF">2019-01-06T04:47:00Z</dcterms:created>
  <dcterms:modified xsi:type="dcterms:W3CDTF">2019-01-08T00:46:00Z</dcterms:modified>
</cp:coreProperties>
</file>